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B1957" w14:textId="77777777" w:rsidR="00B009C5" w:rsidRDefault="00B009C5" w:rsidP="00B009C5">
      <w:pPr>
        <w:pStyle w:val="judul"/>
      </w:pPr>
      <w:r w:rsidRPr="008A09A1">
        <w:rPr>
          <w:i/>
          <w:iCs/>
        </w:rPr>
        <w:t xml:space="preserve">DEEP </w:t>
      </w:r>
      <w:proofErr w:type="gramStart"/>
      <w:r w:rsidRPr="008A09A1">
        <w:rPr>
          <w:i/>
          <w:iCs/>
        </w:rPr>
        <w:t>LEARNING</w:t>
      </w:r>
      <w:r w:rsidRPr="00B009C5">
        <w:t xml:space="preserve">  MENGGUNAKAN</w:t>
      </w:r>
      <w:proofErr w:type="gramEnd"/>
      <w:r w:rsidRPr="00B009C5">
        <w:t xml:space="preserve"> </w:t>
      </w:r>
      <w:r w:rsidRPr="008A09A1">
        <w:rPr>
          <w:i/>
          <w:iCs/>
        </w:rPr>
        <w:t>TENSORFLOW</w:t>
      </w:r>
      <w:r w:rsidRPr="00B009C5">
        <w:t xml:space="preserve"> DAN </w:t>
      </w:r>
      <w:r w:rsidRPr="008A09A1">
        <w:rPr>
          <w:i/>
          <w:iCs/>
        </w:rPr>
        <w:t>CONVOLUTIONAL NEURAL NETWORK</w:t>
      </w:r>
      <w:r w:rsidRPr="00B009C5">
        <w:t xml:space="preserve"> </w:t>
      </w:r>
    </w:p>
    <w:p w14:paraId="4CB229BE" w14:textId="282860A1" w:rsidR="00B009C5" w:rsidRDefault="00B009C5" w:rsidP="00B009C5">
      <w:pPr>
        <w:pStyle w:val="judul"/>
      </w:pPr>
      <w:r w:rsidRPr="00B009C5">
        <w:t>UNTUK PENDETEKSIAN KEMASAN</w:t>
      </w:r>
      <w:r>
        <w:t xml:space="preserve"> </w:t>
      </w:r>
      <w:r w:rsidRPr="00B009C5">
        <w:t>BISKUIT NEXTAR YANG RUSAK</w:t>
      </w:r>
    </w:p>
    <w:p w14:paraId="300FB983" w14:textId="664C92D5" w:rsidR="00B009C5" w:rsidRDefault="00B009C5" w:rsidP="00B009C5">
      <w:pPr>
        <w:pStyle w:val="judul"/>
      </w:pPr>
    </w:p>
    <w:p w14:paraId="653E64ED" w14:textId="33FAF42C" w:rsidR="00B009C5" w:rsidRDefault="00B009C5" w:rsidP="00B009C5">
      <w:pPr>
        <w:pStyle w:val="judul"/>
      </w:pPr>
      <w:r>
        <w:t>SKRIPSI</w:t>
      </w:r>
    </w:p>
    <w:p w14:paraId="1BE68243" w14:textId="75200560" w:rsidR="00644648" w:rsidRDefault="00644648" w:rsidP="00B009C5">
      <w:pPr>
        <w:pStyle w:val="judul"/>
      </w:pPr>
    </w:p>
    <w:p w14:paraId="687B2730" w14:textId="6AF4C06D" w:rsidR="00644648" w:rsidRDefault="00644648" w:rsidP="00B009C5">
      <w:pPr>
        <w:pStyle w:val="judul"/>
      </w:pPr>
    </w:p>
    <w:p w14:paraId="4A8707CA" w14:textId="77777777" w:rsidR="00353E2E" w:rsidRDefault="00353E2E" w:rsidP="00B009C5">
      <w:pPr>
        <w:pStyle w:val="judul"/>
      </w:pPr>
    </w:p>
    <w:p w14:paraId="56CDCE6A" w14:textId="1649DFD9" w:rsidR="00B009C5" w:rsidRDefault="00B009C5" w:rsidP="00B009C5">
      <w:pPr>
        <w:pStyle w:val="judul"/>
      </w:pPr>
      <w:r w:rsidRPr="00B009C5">
        <w:rPr>
          <w:noProof/>
          <w:lang w:val="en-US"/>
        </w:rPr>
        <w:drawing>
          <wp:inline distT="0" distB="0" distL="0" distR="0" wp14:anchorId="6C2EDBA3" wp14:editId="3BCF2EF9">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2B1D560F" w14:textId="14472EBE" w:rsidR="00B009C5" w:rsidRDefault="00B009C5" w:rsidP="00B009C5">
      <w:pPr>
        <w:pStyle w:val="judul"/>
      </w:pPr>
    </w:p>
    <w:p w14:paraId="09D8FA1B" w14:textId="256FBA6F" w:rsidR="00B009C5" w:rsidRDefault="00B009C5" w:rsidP="00B009C5">
      <w:pPr>
        <w:pStyle w:val="judul"/>
      </w:pPr>
    </w:p>
    <w:p w14:paraId="4A4FF908" w14:textId="2C6BBE90" w:rsidR="00B009C5" w:rsidRPr="00644648" w:rsidRDefault="00B009C5" w:rsidP="00B009C5">
      <w:pPr>
        <w:pStyle w:val="judul"/>
        <w:spacing w:line="240" w:lineRule="auto"/>
        <w:rPr>
          <w:b w:val="0"/>
          <w:bCs/>
        </w:rPr>
      </w:pPr>
      <w:r w:rsidRPr="00644648">
        <w:rPr>
          <w:b w:val="0"/>
          <w:bCs/>
        </w:rPr>
        <w:t>oleh:</w:t>
      </w:r>
    </w:p>
    <w:p w14:paraId="3C7A5FD9" w14:textId="77777777" w:rsidR="00B009C5" w:rsidRPr="00644648" w:rsidRDefault="00B009C5" w:rsidP="00B009C5">
      <w:pPr>
        <w:pStyle w:val="judul"/>
        <w:spacing w:line="240" w:lineRule="auto"/>
        <w:rPr>
          <w:b w:val="0"/>
          <w:bCs/>
        </w:rPr>
      </w:pPr>
    </w:p>
    <w:p w14:paraId="668803E1" w14:textId="105ADD90" w:rsidR="00B009C5" w:rsidRPr="00644648" w:rsidRDefault="004A367F" w:rsidP="00B009C5">
      <w:pPr>
        <w:pStyle w:val="judul"/>
        <w:spacing w:line="240" w:lineRule="auto"/>
        <w:rPr>
          <w:b w:val="0"/>
          <w:bCs/>
        </w:rPr>
      </w:pPr>
      <w:r>
        <w:rPr>
          <w:b w:val="0"/>
          <w:bCs/>
        </w:rPr>
        <w:t>F</w:t>
      </w:r>
      <w:r w:rsidR="00B009C5" w:rsidRPr="00644648">
        <w:rPr>
          <w:b w:val="0"/>
          <w:bCs/>
        </w:rPr>
        <w:t xml:space="preserve">erry </w:t>
      </w:r>
      <w:r>
        <w:rPr>
          <w:b w:val="0"/>
          <w:bCs/>
        </w:rPr>
        <w:t>S</w:t>
      </w:r>
      <w:r w:rsidR="00B009C5" w:rsidRPr="00644648">
        <w:rPr>
          <w:b w:val="0"/>
          <w:bCs/>
        </w:rPr>
        <w:t xml:space="preserve">yarif </w:t>
      </w:r>
      <w:r>
        <w:rPr>
          <w:b w:val="0"/>
          <w:bCs/>
        </w:rPr>
        <w:t>F</w:t>
      </w:r>
      <w:r w:rsidR="00B009C5" w:rsidRPr="00644648">
        <w:rPr>
          <w:b w:val="0"/>
          <w:bCs/>
        </w:rPr>
        <w:t>uddin</w:t>
      </w:r>
    </w:p>
    <w:p w14:paraId="5FCEF7AC" w14:textId="7F5126BF" w:rsidR="00B009C5" w:rsidRPr="00644648" w:rsidRDefault="00B009C5" w:rsidP="00B009C5">
      <w:pPr>
        <w:pStyle w:val="judul"/>
        <w:spacing w:line="240" w:lineRule="auto"/>
        <w:rPr>
          <w:b w:val="0"/>
          <w:bCs/>
        </w:rPr>
      </w:pPr>
      <w:r w:rsidRPr="00644648">
        <w:rPr>
          <w:b w:val="0"/>
          <w:bCs/>
        </w:rPr>
        <w:t>2120190398</w:t>
      </w:r>
    </w:p>
    <w:p w14:paraId="0469C323" w14:textId="6CA0482C" w:rsidR="00B009C5" w:rsidRDefault="00B009C5" w:rsidP="00B009C5">
      <w:pPr>
        <w:pStyle w:val="judul"/>
      </w:pPr>
    </w:p>
    <w:p w14:paraId="5BFDB326" w14:textId="2ECE99B0" w:rsidR="00644648" w:rsidRDefault="00644648" w:rsidP="00B009C5">
      <w:pPr>
        <w:pStyle w:val="judul"/>
      </w:pPr>
    </w:p>
    <w:p w14:paraId="34CCEB1C" w14:textId="77777777" w:rsidR="00644648" w:rsidRDefault="00644648" w:rsidP="00644648">
      <w:pPr>
        <w:pStyle w:val="judul"/>
      </w:pPr>
      <w:r w:rsidRPr="00644648">
        <w:t>PROGRAM STUDI TEKNIK INFORMATIKA</w:t>
      </w:r>
    </w:p>
    <w:p w14:paraId="4379CCCC" w14:textId="77777777" w:rsidR="00644648" w:rsidRDefault="00644648" w:rsidP="00644648">
      <w:pPr>
        <w:pStyle w:val="judul"/>
      </w:pPr>
      <w:r w:rsidRPr="00644648">
        <w:t>FAKULTAS SAIN DAN TEKNOLOGI</w:t>
      </w:r>
    </w:p>
    <w:p w14:paraId="045B9ADF" w14:textId="77777777" w:rsidR="00644648" w:rsidRDefault="00644648" w:rsidP="00644648">
      <w:pPr>
        <w:pStyle w:val="judul"/>
      </w:pPr>
      <w:r w:rsidRPr="00644648">
        <w:t xml:space="preserve">UNIVERSITAS NAHDLATUL ULAMA SUNAN GIRI BOJONEGORO </w:t>
      </w:r>
    </w:p>
    <w:p w14:paraId="49337D1D" w14:textId="77777777" w:rsidR="00DF02BA" w:rsidRDefault="00644648" w:rsidP="00644648">
      <w:pPr>
        <w:pStyle w:val="judul"/>
        <w:sectPr w:rsidR="00DF02BA" w:rsidSect="00DF02BA">
          <w:footerReference w:type="even" r:id="rId9"/>
          <w:footerReference w:type="first" r:id="rId10"/>
          <w:pgSz w:w="11906" w:h="16838"/>
          <w:pgMar w:top="1701" w:right="1701" w:bottom="1701" w:left="2268" w:header="709" w:footer="709" w:gutter="0"/>
          <w:pgNumType w:fmt="lowerRoman"/>
          <w:cols w:space="708"/>
          <w:docGrid w:linePitch="360"/>
        </w:sectPr>
      </w:pPr>
      <w:r w:rsidRPr="00644648">
        <w:t>2023</w:t>
      </w:r>
    </w:p>
    <w:p w14:paraId="73C4FC2E" w14:textId="1CA977D8" w:rsidR="00ED3C55" w:rsidRPr="00DA613D" w:rsidRDefault="00ED3C55" w:rsidP="00ED3C55">
      <w:pPr>
        <w:pStyle w:val="A1"/>
      </w:pPr>
      <w:r>
        <w:br w:type="column"/>
      </w:r>
      <w:bookmarkStart w:id="0" w:name="_Toc129755555"/>
      <w:r w:rsidR="00821623">
        <w:lastRenderedPageBreak/>
        <w:t>DAFTAR ISI</w:t>
      </w:r>
      <w:bookmarkEnd w:id="0"/>
    </w:p>
    <w:p w14:paraId="670B6107" w14:textId="77777777" w:rsidR="00ED3C55" w:rsidRDefault="00ED3C55" w:rsidP="00DF02BA">
      <w:pPr>
        <w:pStyle w:val="TEXT"/>
      </w:pPr>
    </w:p>
    <w:p w14:paraId="6CEE7F6D" w14:textId="1C19EAEE" w:rsidR="00830CDA" w:rsidRPr="00830CDA" w:rsidRDefault="00DF02B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r w:rsidRPr="00830CDA">
        <w:rPr>
          <w:rFonts w:ascii="Times New Roman" w:hAnsi="Times New Roman" w:cs="Times New Roman"/>
          <w:b w:val="0"/>
          <w:bCs w:val="0"/>
          <w:sz w:val="24"/>
          <w:szCs w:val="24"/>
        </w:rPr>
        <w:fldChar w:fldCharType="begin"/>
      </w:r>
      <w:r w:rsidRPr="00830CDA">
        <w:rPr>
          <w:rFonts w:ascii="Times New Roman" w:hAnsi="Times New Roman" w:cs="Times New Roman"/>
          <w:b w:val="0"/>
          <w:bCs w:val="0"/>
          <w:sz w:val="24"/>
          <w:szCs w:val="24"/>
        </w:rPr>
        <w:instrText xml:space="preserve"> TOC \h \z \t "A1;1;A2;2;A3;3" </w:instrText>
      </w:r>
      <w:r w:rsidRPr="00830CDA">
        <w:rPr>
          <w:rFonts w:ascii="Times New Roman" w:hAnsi="Times New Roman" w:cs="Times New Roman"/>
          <w:b w:val="0"/>
          <w:bCs w:val="0"/>
          <w:sz w:val="24"/>
          <w:szCs w:val="24"/>
        </w:rPr>
        <w:fldChar w:fldCharType="separate"/>
      </w:r>
      <w:hyperlink w:anchor="_Toc129755555" w:history="1">
        <w:r w:rsidR="00830CDA" w:rsidRPr="00830CDA">
          <w:rPr>
            <w:rStyle w:val="Hyperlink"/>
            <w:rFonts w:ascii="Times New Roman" w:hAnsi="Times New Roman" w:cs="Times New Roman"/>
            <w:b w:val="0"/>
            <w:bCs w:val="0"/>
            <w:noProof/>
            <w:sz w:val="24"/>
            <w:szCs w:val="24"/>
          </w:rPr>
          <w:t>DAFTAR ISI</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5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ii</w:t>
        </w:r>
        <w:r w:rsidR="00830CDA" w:rsidRPr="00830CDA">
          <w:rPr>
            <w:rFonts w:ascii="Times New Roman" w:hAnsi="Times New Roman" w:cs="Times New Roman"/>
            <w:b w:val="0"/>
            <w:bCs w:val="0"/>
            <w:noProof/>
            <w:webHidden/>
            <w:sz w:val="24"/>
            <w:szCs w:val="24"/>
          </w:rPr>
          <w:fldChar w:fldCharType="end"/>
        </w:r>
      </w:hyperlink>
    </w:p>
    <w:p w14:paraId="149B6E63" w14:textId="683322F1"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6" w:history="1">
        <w:r w:rsidR="00830CDA" w:rsidRPr="00830CDA">
          <w:rPr>
            <w:rStyle w:val="Hyperlink"/>
            <w:rFonts w:ascii="Times New Roman" w:hAnsi="Times New Roman" w:cs="Times New Roman"/>
            <w:b w:val="0"/>
            <w:bCs w:val="0"/>
            <w:noProof/>
            <w:sz w:val="24"/>
            <w:szCs w:val="24"/>
          </w:rPr>
          <w:t>DAFTAR TABEL</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6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iv</w:t>
        </w:r>
        <w:r w:rsidR="00830CDA" w:rsidRPr="00830CDA">
          <w:rPr>
            <w:rFonts w:ascii="Times New Roman" w:hAnsi="Times New Roman" w:cs="Times New Roman"/>
            <w:b w:val="0"/>
            <w:bCs w:val="0"/>
            <w:noProof/>
            <w:webHidden/>
            <w:sz w:val="24"/>
            <w:szCs w:val="24"/>
          </w:rPr>
          <w:fldChar w:fldCharType="end"/>
        </w:r>
      </w:hyperlink>
    </w:p>
    <w:p w14:paraId="29E6941F" w14:textId="71F1A497"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7" w:history="1">
        <w:r w:rsidR="00830CDA" w:rsidRPr="00830CDA">
          <w:rPr>
            <w:rStyle w:val="Hyperlink"/>
            <w:rFonts w:ascii="Times New Roman" w:hAnsi="Times New Roman" w:cs="Times New Roman"/>
            <w:b w:val="0"/>
            <w:bCs w:val="0"/>
            <w:noProof/>
            <w:sz w:val="24"/>
            <w:szCs w:val="24"/>
          </w:rPr>
          <w:t>DAFTAR BAG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w:t>
        </w:r>
        <w:r w:rsidR="00830CDA" w:rsidRPr="00830CDA">
          <w:rPr>
            <w:rFonts w:ascii="Times New Roman" w:hAnsi="Times New Roman" w:cs="Times New Roman"/>
            <w:b w:val="0"/>
            <w:bCs w:val="0"/>
            <w:noProof/>
            <w:webHidden/>
            <w:sz w:val="24"/>
            <w:szCs w:val="24"/>
          </w:rPr>
          <w:fldChar w:fldCharType="end"/>
        </w:r>
      </w:hyperlink>
    </w:p>
    <w:p w14:paraId="0DCD4008" w14:textId="2F01C92A"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8" w:history="1">
        <w:r w:rsidR="00830CDA" w:rsidRPr="00830CDA">
          <w:rPr>
            <w:rStyle w:val="Hyperlink"/>
            <w:rFonts w:ascii="Times New Roman" w:hAnsi="Times New Roman" w:cs="Times New Roman"/>
            <w:b w:val="0"/>
            <w:bCs w:val="0"/>
            <w:noProof/>
            <w:sz w:val="24"/>
            <w:szCs w:val="24"/>
          </w:rPr>
          <w:t>DAFTAR GAMBAR</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8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i</w:t>
        </w:r>
        <w:r w:rsidR="00830CDA" w:rsidRPr="00830CDA">
          <w:rPr>
            <w:rFonts w:ascii="Times New Roman" w:hAnsi="Times New Roman" w:cs="Times New Roman"/>
            <w:b w:val="0"/>
            <w:bCs w:val="0"/>
            <w:noProof/>
            <w:webHidden/>
            <w:sz w:val="24"/>
            <w:szCs w:val="24"/>
          </w:rPr>
          <w:fldChar w:fldCharType="end"/>
        </w:r>
      </w:hyperlink>
    </w:p>
    <w:p w14:paraId="161E336C" w14:textId="188EC4C4"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9" w:history="1">
        <w:r w:rsidR="00830CDA" w:rsidRPr="00830CDA">
          <w:rPr>
            <w:rStyle w:val="Hyperlink"/>
            <w:rFonts w:ascii="Times New Roman" w:hAnsi="Times New Roman" w:cs="Times New Roman"/>
            <w:b w:val="0"/>
            <w:bCs w:val="0"/>
            <w:noProof/>
            <w:sz w:val="24"/>
            <w:szCs w:val="24"/>
          </w:rPr>
          <w:t>DAFTAR LAMPIR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9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ii</w:t>
        </w:r>
        <w:r w:rsidR="00830CDA" w:rsidRPr="00830CDA">
          <w:rPr>
            <w:rFonts w:ascii="Times New Roman" w:hAnsi="Times New Roman" w:cs="Times New Roman"/>
            <w:b w:val="0"/>
            <w:bCs w:val="0"/>
            <w:noProof/>
            <w:webHidden/>
            <w:sz w:val="24"/>
            <w:szCs w:val="24"/>
          </w:rPr>
          <w:fldChar w:fldCharType="end"/>
        </w:r>
      </w:hyperlink>
    </w:p>
    <w:p w14:paraId="1FA778C6" w14:textId="2A182A41"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0" w:history="1">
        <w:r w:rsidR="00830CDA" w:rsidRPr="00830CDA">
          <w:rPr>
            <w:rStyle w:val="Hyperlink"/>
            <w:rFonts w:ascii="Times New Roman" w:hAnsi="Times New Roman" w:cs="Times New Roman"/>
            <w:b w:val="0"/>
            <w:bCs w:val="0"/>
            <w:noProof/>
            <w:sz w:val="24"/>
            <w:szCs w:val="24"/>
          </w:rPr>
          <w:t>BAB I</w:t>
        </w:r>
      </w:hyperlink>
    </w:p>
    <w:p w14:paraId="76D102CB" w14:textId="69C4D80A"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1" w:history="1">
        <w:r w:rsidR="00830CDA" w:rsidRPr="00830CDA">
          <w:rPr>
            <w:rStyle w:val="Hyperlink"/>
            <w:rFonts w:ascii="Times New Roman" w:hAnsi="Times New Roman" w:cs="Times New Roman"/>
            <w:b w:val="0"/>
            <w:bCs w:val="0"/>
            <w:noProof/>
            <w:sz w:val="24"/>
            <w:szCs w:val="24"/>
          </w:rPr>
          <w:t>PENDAHULU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61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8</w:t>
        </w:r>
        <w:r w:rsidR="00830CDA" w:rsidRPr="00830CDA">
          <w:rPr>
            <w:rFonts w:ascii="Times New Roman" w:hAnsi="Times New Roman" w:cs="Times New Roman"/>
            <w:b w:val="0"/>
            <w:bCs w:val="0"/>
            <w:noProof/>
            <w:webHidden/>
            <w:sz w:val="24"/>
            <w:szCs w:val="24"/>
          </w:rPr>
          <w:fldChar w:fldCharType="end"/>
        </w:r>
      </w:hyperlink>
    </w:p>
    <w:p w14:paraId="4B650ECC" w14:textId="332DA480"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2" w:history="1">
        <w:r w:rsidR="00830CDA" w:rsidRPr="00830CDA">
          <w:rPr>
            <w:rStyle w:val="Hyperlink"/>
            <w:rFonts w:ascii="Times New Roman" w:hAnsi="Times New Roman" w:cs="Times New Roman"/>
            <w:noProof/>
            <w:sz w:val="24"/>
            <w:szCs w:val="24"/>
          </w:rPr>
          <w:t>1.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Latar Belaka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8</w:t>
        </w:r>
        <w:r w:rsidR="00830CDA" w:rsidRPr="00830CDA">
          <w:rPr>
            <w:rFonts w:ascii="Times New Roman" w:hAnsi="Times New Roman" w:cs="Times New Roman"/>
            <w:noProof/>
            <w:webHidden/>
            <w:sz w:val="24"/>
            <w:szCs w:val="24"/>
          </w:rPr>
          <w:fldChar w:fldCharType="end"/>
        </w:r>
      </w:hyperlink>
    </w:p>
    <w:p w14:paraId="7EF5750F" w14:textId="4D003085"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3" w:history="1">
        <w:r w:rsidR="00830CDA" w:rsidRPr="00830CDA">
          <w:rPr>
            <w:rStyle w:val="Hyperlink"/>
            <w:rFonts w:ascii="Times New Roman" w:hAnsi="Times New Roman" w:cs="Times New Roman"/>
            <w:noProof/>
            <w:sz w:val="24"/>
            <w:szCs w:val="24"/>
          </w:rPr>
          <w:t>1.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Rumusan Masalah</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9</w:t>
        </w:r>
        <w:r w:rsidR="00830CDA" w:rsidRPr="00830CDA">
          <w:rPr>
            <w:rFonts w:ascii="Times New Roman" w:hAnsi="Times New Roman" w:cs="Times New Roman"/>
            <w:noProof/>
            <w:webHidden/>
            <w:sz w:val="24"/>
            <w:szCs w:val="24"/>
          </w:rPr>
          <w:fldChar w:fldCharType="end"/>
        </w:r>
      </w:hyperlink>
    </w:p>
    <w:p w14:paraId="2998AF32" w14:textId="602C4755"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4" w:history="1">
        <w:r w:rsidR="00830CDA" w:rsidRPr="00830CDA">
          <w:rPr>
            <w:rStyle w:val="Hyperlink"/>
            <w:rFonts w:ascii="Times New Roman" w:hAnsi="Times New Roman" w:cs="Times New Roman"/>
            <w:noProof/>
            <w:sz w:val="24"/>
            <w:szCs w:val="24"/>
          </w:rPr>
          <w:t>1.3.</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Tujuan Peneliti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0</w:t>
        </w:r>
        <w:r w:rsidR="00830CDA" w:rsidRPr="00830CDA">
          <w:rPr>
            <w:rFonts w:ascii="Times New Roman" w:hAnsi="Times New Roman" w:cs="Times New Roman"/>
            <w:noProof/>
            <w:webHidden/>
            <w:sz w:val="24"/>
            <w:szCs w:val="24"/>
          </w:rPr>
          <w:fldChar w:fldCharType="end"/>
        </w:r>
      </w:hyperlink>
    </w:p>
    <w:p w14:paraId="6185D69F" w14:textId="73B8E5E1"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5" w:history="1">
        <w:r w:rsidR="00830CDA" w:rsidRPr="00830CDA">
          <w:rPr>
            <w:rStyle w:val="Hyperlink"/>
            <w:rFonts w:ascii="Times New Roman" w:hAnsi="Times New Roman" w:cs="Times New Roman"/>
            <w:noProof/>
            <w:sz w:val="24"/>
            <w:szCs w:val="24"/>
          </w:rPr>
          <w:t>1.4.</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Manfaat</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0</w:t>
        </w:r>
        <w:r w:rsidR="00830CDA" w:rsidRPr="00830CDA">
          <w:rPr>
            <w:rFonts w:ascii="Times New Roman" w:hAnsi="Times New Roman" w:cs="Times New Roman"/>
            <w:noProof/>
            <w:webHidden/>
            <w:sz w:val="24"/>
            <w:szCs w:val="24"/>
          </w:rPr>
          <w:fldChar w:fldCharType="end"/>
        </w:r>
      </w:hyperlink>
    </w:p>
    <w:p w14:paraId="66877A36" w14:textId="56644CD3"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6" w:history="1">
        <w:r w:rsidR="00830CDA" w:rsidRPr="00830CDA">
          <w:rPr>
            <w:rStyle w:val="Hyperlink"/>
            <w:rFonts w:ascii="Times New Roman" w:hAnsi="Times New Roman" w:cs="Times New Roman"/>
            <w:b w:val="0"/>
            <w:bCs w:val="0"/>
            <w:noProof/>
            <w:sz w:val="24"/>
            <w:szCs w:val="24"/>
          </w:rPr>
          <w:t>BAB II</w:t>
        </w:r>
      </w:hyperlink>
    </w:p>
    <w:p w14:paraId="76684B65" w14:textId="771A7732"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7" w:history="1">
        <w:r w:rsidR="00830CDA" w:rsidRPr="00830CDA">
          <w:rPr>
            <w:rStyle w:val="Hyperlink"/>
            <w:rFonts w:ascii="Times New Roman" w:hAnsi="Times New Roman" w:cs="Times New Roman"/>
            <w:b w:val="0"/>
            <w:bCs w:val="0"/>
            <w:noProof/>
            <w:sz w:val="24"/>
            <w:szCs w:val="24"/>
          </w:rPr>
          <w:t>TINJAUAN PUSTAKA</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6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11</w:t>
        </w:r>
        <w:r w:rsidR="00830CDA" w:rsidRPr="00830CDA">
          <w:rPr>
            <w:rFonts w:ascii="Times New Roman" w:hAnsi="Times New Roman" w:cs="Times New Roman"/>
            <w:b w:val="0"/>
            <w:bCs w:val="0"/>
            <w:noProof/>
            <w:webHidden/>
            <w:sz w:val="24"/>
            <w:szCs w:val="24"/>
          </w:rPr>
          <w:fldChar w:fldCharType="end"/>
        </w:r>
      </w:hyperlink>
    </w:p>
    <w:p w14:paraId="1A216378" w14:textId="3465A2D0"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8" w:history="1">
        <w:r w:rsidR="00830CDA" w:rsidRPr="00830CDA">
          <w:rPr>
            <w:rStyle w:val="Hyperlink"/>
            <w:rFonts w:ascii="Times New Roman" w:hAnsi="Times New Roman" w:cs="Times New Roman"/>
            <w:noProof/>
            <w:sz w:val="24"/>
            <w:szCs w:val="24"/>
          </w:rPr>
          <w:t>2.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Landasan Teori</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0DF1BD27" w14:textId="353E5C1E"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69" w:history="1">
        <w:r w:rsidR="00830CDA" w:rsidRPr="00830CDA">
          <w:rPr>
            <w:rStyle w:val="Hyperlink"/>
            <w:rFonts w:ascii="Times New Roman" w:hAnsi="Times New Roman" w:cs="Times New Roman"/>
            <w:noProof/>
            <w:sz w:val="24"/>
            <w:szCs w:val="24"/>
          </w:rPr>
          <w:t>2.1.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ep learni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0DF22A62" w14:textId="241E0737"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0" w:history="1">
        <w:r w:rsidR="00830CDA" w:rsidRPr="00830CDA">
          <w:rPr>
            <w:rStyle w:val="Hyperlink"/>
            <w:rFonts w:ascii="Times New Roman" w:hAnsi="Times New Roman" w:cs="Times New Roman"/>
            <w:noProof/>
            <w:sz w:val="24"/>
            <w:szCs w:val="24"/>
          </w:rPr>
          <w:t>2.1.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Citra Digita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1E50A155" w14:textId="2E86F321"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1" w:history="1">
        <w:r w:rsidR="00830CDA" w:rsidRPr="00830CDA">
          <w:rPr>
            <w:rStyle w:val="Hyperlink"/>
            <w:rFonts w:ascii="Times New Roman" w:hAnsi="Times New Roman" w:cs="Times New Roman"/>
            <w:noProof/>
            <w:sz w:val="24"/>
            <w:szCs w:val="24"/>
          </w:rPr>
          <w:t>2.1.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Tensorflow</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164A0868" w14:textId="26D2DC60"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2" w:history="1">
        <w:r w:rsidR="00830CDA" w:rsidRPr="00830CDA">
          <w:rPr>
            <w:rStyle w:val="Hyperlink"/>
            <w:rFonts w:ascii="Times New Roman" w:hAnsi="Times New Roman" w:cs="Times New Roman"/>
            <w:noProof/>
            <w:sz w:val="24"/>
            <w:szCs w:val="24"/>
          </w:rPr>
          <w:t>2.1.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Convolutional Neural Network (CN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2</w:t>
        </w:r>
        <w:r w:rsidR="00830CDA" w:rsidRPr="00830CDA">
          <w:rPr>
            <w:rFonts w:ascii="Times New Roman" w:hAnsi="Times New Roman" w:cs="Times New Roman"/>
            <w:noProof/>
            <w:webHidden/>
            <w:sz w:val="24"/>
            <w:szCs w:val="24"/>
          </w:rPr>
          <w:fldChar w:fldCharType="end"/>
        </w:r>
      </w:hyperlink>
    </w:p>
    <w:p w14:paraId="31313F0C" w14:textId="740B2E03"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73" w:history="1">
        <w:r w:rsidR="00830CDA" w:rsidRPr="00830CDA">
          <w:rPr>
            <w:rStyle w:val="Hyperlink"/>
            <w:rFonts w:ascii="Times New Roman" w:hAnsi="Times New Roman" w:cs="Times New Roman"/>
            <w:noProof/>
            <w:sz w:val="24"/>
            <w:szCs w:val="24"/>
          </w:rPr>
          <w:t>2.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Penelitian Relev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4</w:t>
        </w:r>
        <w:r w:rsidR="00830CDA" w:rsidRPr="00830CDA">
          <w:rPr>
            <w:rFonts w:ascii="Times New Roman" w:hAnsi="Times New Roman" w:cs="Times New Roman"/>
            <w:noProof/>
            <w:webHidden/>
            <w:sz w:val="24"/>
            <w:szCs w:val="24"/>
          </w:rPr>
          <w:fldChar w:fldCharType="end"/>
        </w:r>
      </w:hyperlink>
    </w:p>
    <w:p w14:paraId="494C6ADA" w14:textId="0911543C"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4" w:history="1">
        <w:r w:rsidR="00830CDA" w:rsidRPr="00830CDA">
          <w:rPr>
            <w:rStyle w:val="Hyperlink"/>
            <w:rFonts w:ascii="Times New Roman" w:hAnsi="Times New Roman" w:cs="Times New Roman"/>
            <w:noProof/>
            <w:sz w:val="24"/>
            <w:szCs w:val="24"/>
          </w:rPr>
          <w:t>2.2.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YOLOv4 dan Mask R-CNN Untuk Deteksi Kerusakan Pada Karu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4</w:t>
        </w:r>
        <w:r w:rsidR="00830CDA" w:rsidRPr="00830CDA">
          <w:rPr>
            <w:rFonts w:ascii="Times New Roman" w:hAnsi="Times New Roman" w:cs="Times New Roman"/>
            <w:noProof/>
            <w:webHidden/>
            <w:sz w:val="24"/>
            <w:szCs w:val="24"/>
          </w:rPr>
          <w:fldChar w:fldCharType="end"/>
        </w:r>
      </w:hyperlink>
    </w:p>
    <w:p w14:paraId="13AC0F94" w14:textId="4A9A13F5"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5" w:history="1">
        <w:r w:rsidR="00830CDA" w:rsidRPr="00830CDA">
          <w:rPr>
            <w:rStyle w:val="Hyperlink"/>
            <w:rFonts w:ascii="Times New Roman" w:hAnsi="Times New Roman" w:cs="Times New Roman"/>
            <w:noProof/>
            <w:sz w:val="24"/>
            <w:szCs w:val="24"/>
          </w:rPr>
          <w:t>2.2.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deteksian Kerusakan Kemasan Makanan Menggunakan Tensorflow dan Convolutional Neural Network (</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5</w:t>
        </w:r>
        <w:r w:rsidR="00830CDA" w:rsidRPr="00830CDA">
          <w:rPr>
            <w:rFonts w:ascii="Times New Roman" w:hAnsi="Times New Roman" w:cs="Times New Roman"/>
            <w:noProof/>
            <w:webHidden/>
            <w:sz w:val="24"/>
            <w:szCs w:val="24"/>
          </w:rPr>
          <w:fldChar w:fldCharType="end"/>
        </w:r>
      </w:hyperlink>
    </w:p>
    <w:p w14:paraId="4ADE6733" w14:textId="12977BF8"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6" w:history="1">
        <w:r w:rsidR="00830CDA" w:rsidRPr="00830CDA">
          <w:rPr>
            <w:rStyle w:val="Hyperlink"/>
            <w:rFonts w:ascii="Times New Roman" w:hAnsi="Times New Roman" w:cs="Times New Roman"/>
            <w:noProof/>
            <w:sz w:val="24"/>
            <w:szCs w:val="24"/>
          </w:rPr>
          <w:t>2.2.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Convolutional Neural Network Deep Learning Dalam Pendeteksian Citra Biji Jagung Keri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6</w:t>
        </w:r>
        <w:r w:rsidR="00830CDA" w:rsidRPr="00830CDA">
          <w:rPr>
            <w:rFonts w:ascii="Times New Roman" w:hAnsi="Times New Roman" w:cs="Times New Roman"/>
            <w:noProof/>
            <w:webHidden/>
            <w:sz w:val="24"/>
            <w:szCs w:val="24"/>
          </w:rPr>
          <w:fldChar w:fldCharType="end"/>
        </w:r>
      </w:hyperlink>
    </w:p>
    <w:p w14:paraId="5129DF7A" w14:textId="08323AD2"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7" w:history="1">
        <w:r w:rsidR="00830CDA" w:rsidRPr="00830CDA">
          <w:rPr>
            <w:rStyle w:val="Hyperlink"/>
            <w:rFonts w:ascii="Times New Roman" w:hAnsi="Times New Roman" w:cs="Times New Roman"/>
            <w:noProof/>
            <w:sz w:val="24"/>
            <w:szCs w:val="24"/>
          </w:rPr>
          <w:t>2.2.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A YOLO-based Real-time Packaging Defect Detection Syste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7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6</w:t>
        </w:r>
        <w:r w:rsidR="00830CDA" w:rsidRPr="00830CDA">
          <w:rPr>
            <w:rFonts w:ascii="Times New Roman" w:hAnsi="Times New Roman" w:cs="Times New Roman"/>
            <w:noProof/>
            <w:webHidden/>
            <w:sz w:val="24"/>
            <w:szCs w:val="24"/>
          </w:rPr>
          <w:fldChar w:fldCharType="end"/>
        </w:r>
      </w:hyperlink>
    </w:p>
    <w:p w14:paraId="4E6F1DE4" w14:textId="3DB93E79"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8" w:history="1">
        <w:r w:rsidR="00830CDA" w:rsidRPr="00830CDA">
          <w:rPr>
            <w:rStyle w:val="Hyperlink"/>
            <w:rFonts w:ascii="Times New Roman" w:hAnsi="Times New Roman" w:cs="Times New Roman"/>
            <w:noProof/>
            <w:sz w:val="24"/>
            <w:szCs w:val="24"/>
          </w:rPr>
          <w:t>2.2.5.</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ep-RIC: Plastic Waste Classification using Deep Learning and Resin Identification Codes (RIC)</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7</w:t>
        </w:r>
        <w:r w:rsidR="00830CDA" w:rsidRPr="00830CDA">
          <w:rPr>
            <w:rFonts w:ascii="Times New Roman" w:hAnsi="Times New Roman" w:cs="Times New Roman"/>
            <w:noProof/>
            <w:webHidden/>
            <w:sz w:val="24"/>
            <w:szCs w:val="24"/>
          </w:rPr>
          <w:fldChar w:fldCharType="end"/>
        </w:r>
      </w:hyperlink>
    </w:p>
    <w:p w14:paraId="17DA941D" w14:textId="1917D066"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9" w:history="1">
        <w:r w:rsidR="00830CDA" w:rsidRPr="00830CDA">
          <w:rPr>
            <w:rStyle w:val="Hyperlink"/>
            <w:rFonts w:ascii="Times New Roman" w:hAnsi="Times New Roman" w:cs="Times New Roman"/>
            <w:noProof/>
            <w:sz w:val="24"/>
            <w:szCs w:val="24"/>
          </w:rPr>
          <w:t>2.2.6.</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teksi Bakteri Pada Produk Makanan Kemasan Menggunakan Algoritma Naïve Bayes</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8</w:t>
        </w:r>
        <w:r w:rsidR="00830CDA" w:rsidRPr="00830CDA">
          <w:rPr>
            <w:rFonts w:ascii="Times New Roman" w:hAnsi="Times New Roman" w:cs="Times New Roman"/>
            <w:noProof/>
            <w:webHidden/>
            <w:sz w:val="24"/>
            <w:szCs w:val="24"/>
          </w:rPr>
          <w:fldChar w:fldCharType="end"/>
        </w:r>
      </w:hyperlink>
    </w:p>
    <w:p w14:paraId="3770DFAC" w14:textId="702CEED7"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0" w:history="1">
        <w:r w:rsidR="00830CDA" w:rsidRPr="00830CDA">
          <w:rPr>
            <w:rStyle w:val="Hyperlink"/>
            <w:rFonts w:ascii="Times New Roman" w:hAnsi="Times New Roman" w:cs="Times New Roman"/>
            <w:noProof/>
            <w:sz w:val="24"/>
            <w:szCs w:val="24"/>
          </w:rPr>
          <w:t>2.2.7.</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Multi-Label Image Classification Menggunakan Metode Convolutional Neural Network (CNN) Untuk Sortir Botol Minum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9</w:t>
        </w:r>
        <w:r w:rsidR="00830CDA" w:rsidRPr="00830CDA">
          <w:rPr>
            <w:rFonts w:ascii="Times New Roman" w:hAnsi="Times New Roman" w:cs="Times New Roman"/>
            <w:noProof/>
            <w:webHidden/>
            <w:sz w:val="24"/>
            <w:szCs w:val="24"/>
          </w:rPr>
          <w:fldChar w:fldCharType="end"/>
        </w:r>
      </w:hyperlink>
    </w:p>
    <w:p w14:paraId="004199BD" w14:textId="4EC86BD9"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1" w:history="1">
        <w:r w:rsidR="00830CDA" w:rsidRPr="00830CDA">
          <w:rPr>
            <w:rStyle w:val="Hyperlink"/>
            <w:rFonts w:ascii="Times New Roman" w:hAnsi="Times New Roman" w:cs="Times New Roman"/>
            <w:noProof/>
            <w:sz w:val="24"/>
            <w:szCs w:val="24"/>
          </w:rPr>
          <w:t>2.2.8.</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Implementasi Convolutional Neural Network dengan Arsitektur ResNet50 untuk Identifikasi Jenis Sampah Plastik</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9</w:t>
        </w:r>
        <w:r w:rsidR="00830CDA" w:rsidRPr="00830CDA">
          <w:rPr>
            <w:rFonts w:ascii="Times New Roman" w:hAnsi="Times New Roman" w:cs="Times New Roman"/>
            <w:noProof/>
            <w:webHidden/>
            <w:sz w:val="24"/>
            <w:szCs w:val="24"/>
          </w:rPr>
          <w:fldChar w:fldCharType="end"/>
        </w:r>
      </w:hyperlink>
    </w:p>
    <w:p w14:paraId="6FB38960" w14:textId="6C448711"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2" w:history="1">
        <w:r w:rsidR="00830CDA" w:rsidRPr="00830CDA">
          <w:rPr>
            <w:rStyle w:val="Hyperlink"/>
            <w:rFonts w:ascii="Times New Roman" w:hAnsi="Times New Roman" w:cs="Times New Roman"/>
            <w:noProof/>
            <w:sz w:val="24"/>
            <w:szCs w:val="24"/>
          </w:rPr>
          <w:t>2.2.9.</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Klasifikasi Untuk Kelayakan Hasil Produksi Jam Tangan dengan Menggunakan Algoritma K-Nearest</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0</w:t>
        </w:r>
        <w:r w:rsidR="00830CDA" w:rsidRPr="00830CDA">
          <w:rPr>
            <w:rFonts w:ascii="Times New Roman" w:hAnsi="Times New Roman" w:cs="Times New Roman"/>
            <w:noProof/>
            <w:webHidden/>
            <w:sz w:val="24"/>
            <w:szCs w:val="24"/>
          </w:rPr>
          <w:fldChar w:fldCharType="end"/>
        </w:r>
      </w:hyperlink>
    </w:p>
    <w:p w14:paraId="55AA1E0A" w14:textId="33BEA838" w:rsidR="00830CDA" w:rsidRPr="00830CDA" w:rsidRDefault="00882A1A" w:rsidP="00830CDA">
      <w:pPr>
        <w:pStyle w:val="TOC3"/>
        <w:tabs>
          <w:tab w:val="left" w:pos="144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3" w:history="1">
        <w:r w:rsidR="00830CDA" w:rsidRPr="00830CDA">
          <w:rPr>
            <w:rStyle w:val="Hyperlink"/>
            <w:rFonts w:ascii="Times New Roman" w:hAnsi="Times New Roman" w:cs="Times New Roman"/>
            <w:noProof/>
            <w:sz w:val="24"/>
            <w:szCs w:val="24"/>
          </w:rPr>
          <w:t>2.2.10.</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enalan Gambar Botol Plastik dan Kaleng Minuman Menggunakan Metode Convolutional Neural Network</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1</w:t>
        </w:r>
        <w:r w:rsidR="00830CDA" w:rsidRPr="00830CDA">
          <w:rPr>
            <w:rFonts w:ascii="Times New Roman" w:hAnsi="Times New Roman" w:cs="Times New Roman"/>
            <w:noProof/>
            <w:webHidden/>
            <w:sz w:val="24"/>
            <w:szCs w:val="24"/>
          </w:rPr>
          <w:fldChar w:fldCharType="end"/>
        </w:r>
      </w:hyperlink>
    </w:p>
    <w:p w14:paraId="7A4F38BA" w14:textId="2884C18E"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4" w:history="1">
        <w:r w:rsidR="00830CDA" w:rsidRPr="00830CDA">
          <w:rPr>
            <w:rStyle w:val="Hyperlink"/>
            <w:rFonts w:ascii="Times New Roman" w:hAnsi="Times New Roman" w:cs="Times New Roman"/>
            <w:b w:val="0"/>
            <w:bCs w:val="0"/>
            <w:noProof/>
            <w:sz w:val="24"/>
            <w:szCs w:val="24"/>
          </w:rPr>
          <w:t>BAB III</w:t>
        </w:r>
      </w:hyperlink>
    </w:p>
    <w:p w14:paraId="4C402245" w14:textId="6544C700"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5" w:history="1">
        <w:r w:rsidR="00830CDA" w:rsidRPr="00830CDA">
          <w:rPr>
            <w:rStyle w:val="Hyperlink"/>
            <w:rFonts w:ascii="Times New Roman" w:hAnsi="Times New Roman" w:cs="Times New Roman"/>
            <w:b w:val="0"/>
            <w:bCs w:val="0"/>
            <w:noProof/>
            <w:sz w:val="24"/>
            <w:szCs w:val="24"/>
          </w:rPr>
          <w:t>METODOLOGI PENELITI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85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27</w:t>
        </w:r>
        <w:r w:rsidR="00830CDA" w:rsidRPr="00830CDA">
          <w:rPr>
            <w:rFonts w:ascii="Times New Roman" w:hAnsi="Times New Roman" w:cs="Times New Roman"/>
            <w:b w:val="0"/>
            <w:bCs w:val="0"/>
            <w:noProof/>
            <w:webHidden/>
            <w:sz w:val="24"/>
            <w:szCs w:val="24"/>
          </w:rPr>
          <w:fldChar w:fldCharType="end"/>
        </w:r>
      </w:hyperlink>
    </w:p>
    <w:p w14:paraId="536F7DB8" w14:textId="17C7AB61"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86" w:history="1">
        <w:r w:rsidR="00830CDA" w:rsidRPr="00830CDA">
          <w:rPr>
            <w:rStyle w:val="Hyperlink"/>
            <w:rFonts w:ascii="Times New Roman" w:hAnsi="Times New Roman" w:cs="Times New Roman"/>
            <w:noProof/>
            <w:sz w:val="24"/>
            <w:szCs w:val="24"/>
          </w:rPr>
          <w:t>3.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Metode Peneliti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7736CEB6" w14:textId="5DB6701D"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7" w:history="1">
        <w:r w:rsidR="00830CDA" w:rsidRPr="00830CDA">
          <w:rPr>
            <w:rStyle w:val="Hyperlink"/>
            <w:rFonts w:ascii="Times New Roman" w:hAnsi="Times New Roman" w:cs="Times New Roman"/>
            <w:noProof/>
            <w:sz w:val="24"/>
            <w:szCs w:val="24"/>
          </w:rPr>
          <w:t>3.1.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umpulan Data</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7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0CA51847" w14:textId="5737ABDE"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8" w:history="1">
        <w:r w:rsidR="00830CDA" w:rsidRPr="00830CDA">
          <w:rPr>
            <w:rStyle w:val="Hyperlink"/>
            <w:rFonts w:ascii="Times New Roman" w:hAnsi="Times New Roman" w:cs="Times New Roman"/>
            <w:noProof/>
            <w:sz w:val="24"/>
            <w:szCs w:val="24"/>
          </w:rPr>
          <w:t>3.1.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reprocessing data</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34A10E85" w14:textId="5187B491"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9" w:history="1">
        <w:r w:rsidR="00830CDA" w:rsidRPr="00830CDA">
          <w:rPr>
            <w:rStyle w:val="Hyperlink"/>
            <w:rFonts w:ascii="Times New Roman" w:hAnsi="Times New Roman" w:cs="Times New Roman"/>
            <w:noProof/>
            <w:sz w:val="24"/>
            <w:szCs w:val="24"/>
          </w:rPr>
          <w:t>3.1.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mbuat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8</w:t>
        </w:r>
        <w:r w:rsidR="00830CDA" w:rsidRPr="00830CDA">
          <w:rPr>
            <w:rFonts w:ascii="Times New Roman" w:hAnsi="Times New Roman" w:cs="Times New Roman"/>
            <w:noProof/>
            <w:webHidden/>
            <w:sz w:val="24"/>
            <w:szCs w:val="24"/>
          </w:rPr>
          <w:fldChar w:fldCharType="end"/>
        </w:r>
      </w:hyperlink>
    </w:p>
    <w:p w14:paraId="21B6DD09" w14:textId="21CC4EF6"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0" w:history="1">
        <w:r w:rsidR="00830CDA" w:rsidRPr="00830CDA">
          <w:rPr>
            <w:rStyle w:val="Hyperlink"/>
            <w:rFonts w:ascii="Times New Roman" w:hAnsi="Times New Roman" w:cs="Times New Roman"/>
            <w:noProof/>
            <w:sz w:val="24"/>
            <w:szCs w:val="24"/>
          </w:rPr>
          <w:t>3.1.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uji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8</w:t>
        </w:r>
        <w:r w:rsidR="00830CDA" w:rsidRPr="00830CDA">
          <w:rPr>
            <w:rFonts w:ascii="Times New Roman" w:hAnsi="Times New Roman" w:cs="Times New Roman"/>
            <w:noProof/>
            <w:webHidden/>
            <w:sz w:val="24"/>
            <w:szCs w:val="24"/>
          </w:rPr>
          <w:fldChar w:fldCharType="end"/>
        </w:r>
      </w:hyperlink>
    </w:p>
    <w:p w14:paraId="7F4A5824" w14:textId="658EB11B"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1" w:history="1">
        <w:r w:rsidR="00830CDA" w:rsidRPr="00830CDA">
          <w:rPr>
            <w:rStyle w:val="Hyperlink"/>
            <w:rFonts w:ascii="Times New Roman" w:hAnsi="Times New Roman" w:cs="Times New Roman"/>
            <w:noProof/>
            <w:sz w:val="24"/>
            <w:szCs w:val="24"/>
          </w:rPr>
          <w:t>3.1.5.</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0</w:t>
        </w:r>
        <w:r w:rsidR="00830CDA" w:rsidRPr="00830CDA">
          <w:rPr>
            <w:rFonts w:ascii="Times New Roman" w:hAnsi="Times New Roman" w:cs="Times New Roman"/>
            <w:noProof/>
            <w:webHidden/>
            <w:sz w:val="24"/>
            <w:szCs w:val="24"/>
          </w:rPr>
          <w:fldChar w:fldCharType="end"/>
        </w:r>
      </w:hyperlink>
    </w:p>
    <w:p w14:paraId="62244DEB" w14:textId="10866205"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2" w:history="1">
        <w:r w:rsidR="00830CDA" w:rsidRPr="00830CDA">
          <w:rPr>
            <w:rStyle w:val="Hyperlink"/>
            <w:rFonts w:ascii="Times New Roman" w:hAnsi="Times New Roman" w:cs="Times New Roman"/>
            <w:noProof/>
            <w:sz w:val="24"/>
            <w:szCs w:val="24"/>
          </w:rPr>
          <w:t>3.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Desain Siste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25CE1F7E" w14:textId="020E01EA"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3" w:history="1">
        <w:r w:rsidR="00830CDA" w:rsidRPr="00830CDA">
          <w:rPr>
            <w:rStyle w:val="Hyperlink"/>
            <w:rFonts w:ascii="Times New Roman" w:hAnsi="Times New Roman" w:cs="Times New Roman"/>
            <w:noProof/>
            <w:sz w:val="24"/>
            <w:szCs w:val="24"/>
          </w:rPr>
          <w:t>3.2.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Login For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6F9AE68F" w14:textId="54AEB678" w:rsidR="00830CDA" w:rsidRPr="00830CDA" w:rsidRDefault="00882A1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4" w:history="1">
        <w:r w:rsidR="00830CDA" w:rsidRPr="00830CDA">
          <w:rPr>
            <w:rStyle w:val="Hyperlink"/>
            <w:rFonts w:ascii="Times New Roman" w:hAnsi="Times New Roman" w:cs="Times New Roman"/>
            <w:noProof/>
            <w:sz w:val="24"/>
            <w:szCs w:val="24"/>
          </w:rPr>
          <w:t>3.2.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Halaman Tes Uji</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248BE839" w14:textId="299F2AFA"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5" w:history="1">
        <w:r w:rsidR="00830CDA" w:rsidRPr="00830CDA">
          <w:rPr>
            <w:rStyle w:val="Hyperlink"/>
            <w:rFonts w:ascii="Times New Roman" w:hAnsi="Times New Roman" w:cs="Times New Roman"/>
            <w:noProof/>
            <w:sz w:val="24"/>
            <w:szCs w:val="24"/>
          </w:rPr>
          <w:t>3.3.</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Perhitungan Penerap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2</w:t>
        </w:r>
        <w:r w:rsidR="00830CDA" w:rsidRPr="00830CDA">
          <w:rPr>
            <w:rFonts w:ascii="Times New Roman" w:hAnsi="Times New Roman" w:cs="Times New Roman"/>
            <w:noProof/>
            <w:webHidden/>
            <w:sz w:val="24"/>
            <w:szCs w:val="24"/>
          </w:rPr>
          <w:fldChar w:fldCharType="end"/>
        </w:r>
      </w:hyperlink>
    </w:p>
    <w:p w14:paraId="26589851" w14:textId="3DFE6F67" w:rsidR="00830CDA" w:rsidRPr="00830CDA" w:rsidRDefault="00882A1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6" w:history="1">
        <w:r w:rsidR="00830CDA" w:rsidRPr="00830CDA">
          <w:rPr>
            <w:rStyle w:val="Hyperlink"/>
            <w:rFonts w:ascii="Times New Roman" w:hAnsi="Times New Roman" w:cs="Times New Roman"/>
            <w:noProof/>
            <w:sz w:val="24"/>
            <w:szCs w:val="24"/>
          </w:rPr>
          <w:t>3.4.</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Evaluasi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2</w:t>
        </w:r>
        <w:r w:rsidR="00830CDA" w:rsidRPr="00830CDA">
          <w:rPr>
            <w:rFonts w:ascii="Times New Roman" w:hAnsi="Times New Roman" w:cs="Times New Roman"/>
            <w:noProof/>
            <w:webHidden/>
            <w:sz w:val="24"/>
            <w:szCs w:val="24"/>
          </w:rPr>
          <w:fldChar w:fldCharType="end"/>
        </w:r>
      </w:hyperlink>
    </w:p>
    <w:p w14:paraId="2FD82B73" w14:textId="1750FCB3"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7" w:history="1">
        <w:r w:rsidR="00830CDA" w:rsidRPr="00830CDA">
          <w:rPr>
            <w:rStyle w:val="Hyperlink"/>
            <w:rFonts w:ascii="Times New Roman" w:hAnsi="Times New Roman" w:cs="Times New Roman"/>
            <w:b w:val="0"/>
            <w:bCs w:val="0"/>
            <w:noProof/>
            <w:sz w:val="24"/>
            <w:szCs w:val="24"/>
          </w:rPr>
          <w:t>DAFTAR PUSTAKA</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9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33</w:t>
        </w:r>
        <w:r w:rsidR="00830CDA" w:rsidRPr="00830CDA">
          <w:rPr>
            <w:rFonts w:ascii="Times New Roman" w:hAnsi="Times New Roman" w:cs="Times New Roman"/>
            <w:b w:val="0"/>
            <w:bCs w:val="0"/>
            <w:noProof/>
            <w:webHidden/>
            <w:sz w:val="24"/>
            <w:szCs w:val="24"/>
          </w:rPr>
          <w:fldChar w:fldCharType="end"/>
        </w:r>
      </w:hyperlink>
    </w:p>
    <w:p w14:paraId="1307B452" w14:textId="67FBCC63" w:rsidR="00830CDA" w:rsidRPr="00830CDA" w:rsidRDefault="00882A1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8" w:history="1">
        <w:r w:rsidR="00830CDA" w:rsidRPr="00830CDA">
          <w:rPr>
            <w:rStyle w:val="Hyperlink"/>
            <w:rFonts w:ascii="Times New Roman" w:hAnsi="Times New Roman" w:cs="Times New Roman"/>
            <w:b w:val="0"/>
            <w:bCs w:val="0"/>
            <w:noProof/>
            <w:sz w:val="24"/>
            <w:szCs w:val="24"/>
          </w:rPr>
          <w:t>LAMPIR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98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36</w:t>
        </w:r>
        <w:r w:rsidR="00830CDA" w:rsidRPr="00830CDA">
          <w:rPr>
            <w:rFonts w:ascii="Times New Roman" w:hAnsi="Times New Roman" w:cs="Times New Roman"/>
            <w:b w:val="0"/>
            <w:bCs w:val="0"/>
            <w:noProof/>
            <w:webHidden/>
            <w:sz w:val="24"/>
            <w:szCs w:val="24"/>
          </w:rPr>
          <w:fldChar w:fldCharType="end"/>
        </w:r>
      </w:hyperlink>
    </w:p>
    <w:p w14:paraId="43ECD599" w14:textId="299D6397" w:rsidR="00ED3C55" w:rsidRPr="00830CDA" w:rsidRDefault="00DF02BA" w:rsidP="00830CDA">
      <w:pPr>
        <w:pStyle w:val="TEXT"/>
      </w:pPr>
      <w:r w:rsidRPr="00830CDA">
        <w:fldChar w:fldCharType="end"/>
      </w:r>
    </w:p>
    <w:p w14:paraId="3CB331F2" w14:textId="1B6364CE" w:rsidR="00821623" w:rsidRPr="00DA613D" w:rsidRDefault="00821623" w:rsidP="00821623">
      <w:pPr>
        <w:pStyle w:val="A1"/>
      </w:pPr>
      <w:r>
        <w:br w:type="column"/>
      </w:r>
      <w:bookmarkStart w:id="1" w:name="_Toc129755556"/>
      <w:r>
        <w:lastRenderedPageBreak/>
        <w:t>DAFTAR TABEL</w:t>
      </w:r>
      <w:bookmarkEnd w:id="1"/>
    </w:p>
    <w:p w14:paraId="418FD8B2" w14:textId="77777777" w:rsidR="00821623" w:rsidRDefault="00821623" w:rsidP="00DF02BA">
      <w:pPr>
        <w:pStyle w:val="TEXT"/>
      </w:pPr>
    </w:p>
    <w:p w14:paraId="21D9D0BD" w14:textId="2D1A36AE" w:rsidR="0085364C" w:rsidRPr="0085364C"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85364C">
        <w:rPr>
          <w:rFonts w:ascii="Times New Roman" w:hAnsi="Times New Roman" w:cs="Times New Roman"/>
          <w:b w:val="0"/>
          <w:bCs w:val="0"/>
          <w:sz w:val="24"/>
          <w:szCs w:val="24"/>
        </w:rPr>
        <w:fldChar w:fldCharType="begin"/>
      </w:r>
      <w:r w:rsidRPr="0085364C">
        <w:rPr>
          <w:rFonts w:ascii="Times New Roman" w:hAnsi="Times New Roman" w:cs="Times New Roman"/>
          <w:b w:val="0"/>
          <w:bCs w:val="0"/>
          <w:sz w:val="24"/>
          <w:szCs w:val="24"/>
        </w:rPr>
        <w:instrText xml:space="preserve"> TOC \h \z \t "ztabel;1" </w:instrText>
      </w:r>
      <w:r w:rsidRPr="0085364C">
        <w:rPr>
          <w:rFonts w:ascii="Times New Roman" w:hAnsi="Times New Roman" w:cs="Times New Roman"/>
          <w:b w:val="0"/>
          <w:bCs w:val="0"/>
          <w:sz w:val="24"/>
          <w:szCs w:val="24"/>
        </w:rPr>
        <w:fldChar w:fldCharType="separate"/>
      </w:r>
      <w:hyperlink w:anchor="_Toc129763216" w:history="1">
        <w:r w:rsidR="0085364C" w:rsidRPr="0085364C">
          <w:rPr>
            <w:rStyle w:val="Hyperlink"/>
            <w:rFonts w:ascii="Times New Roman" w:hAnsi="Times New Roman" w:cs="Times New Roman"/>
            <w:b w:val="0"/>
            <w:bCs w:val="0"/>
            <w:caps w:val="0"/>
            <w:noProof/>
            <w:sz w:val="24"/>
            <w:szCs w:val="24"/>
          </w:rPr>
          <w:t>Tabel 2.1. Kesimpulan Penelitian Relevan</w:t>
        </w:r>
        <w:r w:rsidR="0085364C" w:rsidRPr="0085364C">
          <w:rPr>
            <w:rFonts w:ascii="Times New Roman" w:hAnsi="Times New Roman" w:cs="Times New Roman"/>
            <w:b w:val="0"/>
            <w:bCs w:val="0"/>
            <w:caps w:val="0"/>
            <w:noProof/>
            <w:webHidden/>
            <w:sz w:val="24"/>
            <w:szCs w:val="24"/>
          </w:rPr>
          <w:tab/>
        </w:r>
        <w:r w:rsidR="0085364C" w:rsidRPr="0085364C">
          <w:rPr>
            <w:rFonts w:ascii="Times New Roman" w:hAnsi="Times New Roman" w:cs="Times New Roman"/>
            <w:b w:val="0"/>
            <w:bCs w:val="0"/>
            <w:noProof/>
            <w:webHidden/>
            <w:sz w:val="24"/>
            <w:szCs w:val="24"/>
          </w:rPr>
          <w:fldChar w:fldCharType="begin"/>
        </w:r>
        <w:r w:rsidR="0085364C" w:rsidRPr="0085364C">
          <w:rPr>
            <w:rFonts w:ascii="Times New Roman" w:hAnsi="Times New Roman" w:cs="Times New Roman"/>
            <w:b w:val="0"/>
            <w:bCs w:val="0"/>
            <w:noProof/>
            <w:webHidden/>
            <w:sz w:val="24"/>
            <w:szCs w:val="24"/>
          </w:rPr>
          <w:instrText xml:space="preserve"> PAGEREF _Toc129763216 \h </w:instrText>
        </w:r>
        <w:r w:rsidR="0085364C" w:rsidRPr="0085364C">
          <w:rPr>
            <w:rFonts w:ascii="Times New Roman" w:hAnsi="Times New Roman" w:cs="Times New Roman"/>
            <w:b w:val="0"/>
            <w:bCs w:val="0"/>
            <w:noProof/>
            <w:webHidden/>
            <w:sz w:val="24"/>
            <w:szCs w:val="24"/>
          </w:rPr>
        </w:r>
        <w:r w:rsidR="0085364C" w:rsidRPr="0085364C">
          <w:rPr>
            <w:rFonts w:ascii="Times New Roman" w:hAnsi="Times New Roman" w:cs="Times New Roman"/>
            <w:b w:val="0"/>
            <w:bCs w:val="0"/>
            <w:noProof/>
            <w:webHidden/>
            <w:sz w:val="24"/>
            <w:szCs w:val="24"/>
          </w:rPr>
          <w:fldChar w:fldCharType="separate"/>
        </w:r>
        <w:r w:rsidR="0085364C" w:rsidRPr="0085364C">
          <w:rPr>
            <w:rFonts w:ascii="Times New Roman" w:hAnsi="Times New Roman" w:cs="Times New Roman"/>
            <w:b w:val="0"/>
            <w:bCs w:val="0"/>
            <w:caps w:val="0"/>
            <w:noProof/>
            <w:webHidden/>
            <w:sz w:val="24"/>
            <w:szCs w:val="24"/>
          </w:rPr>
          <w:t>22</w:t>
        </w:r>
        <w:r w:rsidR="0085364C" w:rsidRPr="0085364C">
          <w:rPr>
            <w:rFonts w:ascii="Times New Roman" w:hAnsi="Times New Roman" w:cs="Times New Roman"/>
            <w:b w:val="0"/>
            <w:bCs w:val="0"/>
            <w:noProof/>
            <w:webHidden/>
            <w:sz w:val="24"/>
            <w:szCs w:val="24"/>
          </w:rPr>
          <w:fldChar w:fldCharType="end"/>
        </w:r>
      </w:hyperlink>
    </w:p>
    <w:p w14:paraId="5CDA3678" w14:textId="3C29A486" w:rsidR="00821623" w:rsidRPr="00DF02BA" w:rsidRDefault="00150E39" w:rsidP="00DF02BA">
      <w:pPr>
        <w:pStyle w:val="TEXT"/>
      </w:pPr>
      <w:r w:rsidRPr="0085364C">
        <w:fldChar w:fldCharType="end"/>
      </w:r>
    </w:p>
    <w:p w14:paraId="59447F03" w14:textId="09990E8F" w:rsidR="00821623" w:rsidRPr="00DA613D" w:rsidRDefault="00821623" w:rsidP="00821623">
      <w:pPr>
        <w:pStyle w:val="A1"/>
      </w:pPr>
      <w:r>
        <w:br w:type="column"/>
      </w:r>
      <w:bookmarkStart w:id="2" w:name="_Toc129755557"/>
      <w:r>
        <w:lastRenderedPageBreak/>
        <w:t>DAFTAR BAGAN</w:t>
      </w:r>
      <w:bookmarkEnd w:id="2"/>
    </w:p>
    <w:p w14:paraId="33C98B94" w14:textId="77777777" w:rsidR="00821623" w:rsidRPr="00811A01" w:rsidRDefault="00821623" w:rsidP="00DF02BA">
      <w:pPr>
        <w:pStyle w:val="TEXT"/>
      </w:pPr>
    </w:p>
    <w:p w14:paraId="2AABFA6A" w14:textId="395A1A85" w:rsidR="0085364C" w:rsidRPr="0085364C" w:rsidRDefault="002D5587">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85364C">
        <w:rPr>
          <w:rFonts w:ascii="Times New Roman" w:hAnsi="Times New Roman" w:cs="Times New Roman"/>
          <w:b w:val="0"/>
          <w:bCs w:val="0"/>
          <w:sz w:val="24"/>
          <w:szCs w:val="24"/>
        </w:rPr>
        <w:fldChar w:fldCharType="begin"/>
      </w:r>
      <w:r w:rsidRPr="0085364C">
        <w:rPr>
          <w:rFonts w:ascii="Times New Roman" w:hAnsi="Times New Roman" w:cs="Times New Roman"/>
          <w:b w:val="0"/>
          <w:bCs w:val="0"/>
          <w:sz w:val="24"/>
          <w:szCs w:val="24"/>
        </w:rPr>
        <w:instrText xml:space="preserve"> TOC \h \z \t "zbagan;1" </w:instrText>
      </w:r>
      <w:r w:rsidRPr="0085364C">
        <w:rPr>
          <w:rFonts w:ascii="Times New Roman" w:hAnsi="Times New Roman" w:cs="Times New Roman"/>
          <w:b w:val="0"/>
          <w:bCs w:val="0"/>
          <w:sz w:val="24"/>
          <w:szCs w:val="24"/>
        </w:rPr>
        <w:fldChar w:fldCharType="separate"/>
      </w:r>
      <w:hyperlink w:anchor="_Toc129763235" w:history="1">
        <w:r w:rsidR="0085364C" w:rsidRPr="0085364C">
          <w:rPr>
            <w:rStyle w:val="Hyperlink"/>
            <w:rFonts w:ascii="Times New Roman" w:hAnsi="Times New Roman" w:cs="Times New Roman"/>
            <w:b w:val="0"/>
            <w:bCs w:val="0"/>
            <w:caps w:val="0"/>
            <w:noProof/>
            <w:sz w:val="24"/>
            <w:szCs w:val="24"/>
          </w:rPr>
          <w:t>Bagan 2.1. Flowchart Rancangan</w:t>
        </w:r>
        <w:r w:rsidR="0085364C" w:rsidRPr="0085364C">
          <w:rPr>
            <w:rFonts w:ascii="Times New Roman" w:hAnsi="Times New Roman" w:cs="Times New Roman"/>
            <w:b w:val="0"/>
            <w:bCs w:val="0"/>
            <w:caps w:val="0"/>
            <w:noProof/>
            <w:webHidden/>
            <w:sz w:val="24"/>
            <w:szCs w:val="24"/>
          </w:rPr>
          <w:tab/>
        </w:r>
        <w:r w:rsidR="0085364C" w:rsidRPr="0085364C">
          <w:rPr>
            <w:rFonts w:ascii="Times New Roman" w:hAnsi="Times New Roman" w:cs="Times New Roman"/>
            <w:b w:val="0"/>
            <w:bCs w:val="0"/>
            <w:noProof/>
            <w:webHidden/>
            <w:sz w:val="24"/>
            <w:szCs w:val="24"/>
          </w:rPr>
          <w:fldChar w:fldCharType="begin"/>
        </w:r>
        <w:r w:rsidR="0085364C" w:rsidRPr="0085364C">
          <w:rPr>
            <w:rFonts w:ascii="Times New Roman" w:hAnsi="Times New Roman" w:cs="Times New Roman"/>
            <w:b w:val="0"/>
            <w:bCs w:val="0"/>
            <w:noProof/>
            <w:webHidden/>
            <w:sz w:val="24"/>
            <w:szCs w:val="24"/>
          </w:rPr>
          <w:instrText xml:space="preserve"> PAGEREF _Toc129763235 \h </w:instrText>
        </w:r>
        <w:r w:rsidR="0085364C" w:rsidRPr="0085364C">
          <w:rPr>
            <w:rFonts w:ascii="Times New Roman" w:hAnsi="Times New Roman" w:cs="Times New Roman"/>
            <w:b w:val="0"/>
            <w:bCs w:val="0"/>
            <w:noProof/>
            <w:webHidden/>
            <w:sz w:val="24"/>
            <w:szCs w:val="24"/>
          </w:rPr>
        </w:r>
        <w:r w:rsidR="0085364C" w:rsidRPr="0085364C">
          <w:rPr>
            <w:rFonts w:ascii="Times New Roman" w:hAnsi="Times New Roman" w:cs="Times New Roman"/>
            <w:b w:val="0"/>
            <w:bCs w:val="0"/>
            <w:noProof/>
            <w:webHidden/>
            <w:sz w:val="24"/>
            <w:szCs w:val="24"/>
          </w:rPr>
          <w:fldChar w:fldCharType="separate"/>
        </w:r>
        <w:r w:rsidR="0085364C" w:rsidRPr="0085364C">
          <w:rPr>
            <w:rFonts w:ascii="Times New Roman" w:hAnsi="Times New Roman" w:cs="Times New Roman"/>
            <w:b w:val="0"/>
            <w:bCs w:val="0"/>
            <w:caps w:val="0"/>
            <w:noProof/>
            <w:webHidden/>
            <w:sz w:val="24"/>
            <w:szCs w:val="24"/>
          </w:rPr>
          <w:t>13</w:t>
        </w:r>
        <w:r w:rsidR="0085364C" w:rsidRPr="0085364C">
          <w:rPr>
            <w:rFonts w:ascii="Times New Roman" w:hAnsi="Times New Roman" w:cs="Times New Roman"/>
            <w:b w:val="0"/>
            <w:bCs w:val="0"/>
            <w:noProof/>
            <w:webHidden/>
            <w:sz w:val="24"/>
            <w:szCs w:val="24"/>
          </w:rPr>
          <w:fldChar w:fldCharType="end"/>
        </w:r>
      </w:hyperlink>
    </w:p>
    <w:p w14:paraId="017B0751" w14:textId="22B27C5E" w:rsidR="00821623" w:rsidRDefault="002D5587" w:rsidP="00DF02BA">
      <w:pPr>
        <w:pStyle w:val="TEXT"/>
      </w:pPr>
      <w:r w:rsidRPr="0085364C">
        <w:fldChar w:fldCharType="end"/>
      </w:r>
    </w:p>
    <w:p w14:paraId="5AC240D2" w14:textId="1BA2CC7D" w:rsidR="00821623" w:rsidRPr="00DA613D" w:rsidRDefault="00821623" w:rsidP="00821623">
      <w:pPr>
        <w:pStyle w:val="A1"/>
      </w:pPr>
      <w:r>
        <w:br w:type="column"/>
      </w:r>
      <w:bookmarkStart w:id="3" w:name="_Toc129755558"/>
      <w:r>
        <w:lastRenderedPageBreak/>
        <w:t>DAFTAR GAMBAR</w:t>
      </w:r>
      <w:bookmarkEnd w:id="3"/>
    </w:p>
    <w:p w14:paraId="693DA5C2" w14:textId="77777777" w:rsidR="00821623" w:rsidRDefault="00821623" w:rsidP="00DF02BA">
      <w:pPr>
        <w:pStyle w:val="TEXT"/>
      </w:pPr>
    </w:p>
    <w:p w14:paraId="1083AF9C" w14:textId="1BA2A566"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150E39">
        <w:rPr>
          <w:rFonts w:ascii="Times New Roman" w:hAnsi="Times New Roman" w:cs="Times New Roman"/>
          <w:b w:val="0"/>
          <w:bCs w:val="0"/>
          <w:sz w:val="24"/>
          <w:szCs w:val="24"/>
        </w:rPr>
        <w:fldChar w:fldCharType="begin"/>
      </w:r>
      <w:r w:rsidRPr="00150E39">
        <w:rPr>
          <w:rFonts w:ascii="Times New Roman" w:hAnsi="Times New Roman" w:cs="Times New Roman"/>
          <w:b w:val="0"/>
          <w:bCs w:val="0"/>
          <w:sz w:val="24"/>
          <w:szCs w:val="24"/>
        </w:rPr>
        <w:instrText xml:space="preserve"> TOC \h \z \t "zgambar;1" </w:instrText>
      </w:r>
      <w:r w:rsidRPr="00150E39">
        <w:rPr>
          <w:rFonts w:ascii="Times New Roman" w:hAnsi="Times New Roman" w:cs="Times New Roman"/>
          <w:b w:val="0"/>
          <w:bCs w:val="0"/>
          <w:sz w:val="24"/>
          <w:szCs w:val="24"/>
        </w:rPr>
        <w:fldChar w:fldCharType="separate"/>
      </w:r>
      <w:hyperlink w:anchor="_Toc129755350" w:history="1">
        <w:r w:rsidRPr="00150E39">
          <w:rPr>
            <w:rStyle w:val="Hyperlink"/>
            <w:rFonts w:ascii="Times New Roman" w:hAnsi="Times New Roman" w:cs="Times New Roman"/>
            <w:b w:val="0"/>
            <w:bCs w:val="0"/>
            <w:caps w:val="0"/>
            <w:noProof/>
            <w:sz w:val="24"/>
            <w:szCs w:val="24"/>
          </w:rPr>
          <w:t>Gambar 3.1. Tampilan Kemasan Yang Bagus</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0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27</w:t>
        </w:r>
        <w:r w:rsidRPr="00150E39">
          <w:rPr>
            <w:rFonts w:ascii="Times New Roman" w:hAnsi="Times New Roman" w:cs="Times New Roman"/>
            <w:b w:val="0"/>
            <w:bCs w:val="0"/>
            <w:noProof/>
            <w:webHidden/>
            <w:sz w:val="24"/>
            <w:szCs w:val="24"/>
          </w:rPr>
          <w:fldChar w:fldCharType="end"/>
        </w:r>
      </w:hyperlink>
    </w:p>
    <w:p w14:paraId="26F4A341" w14:textId="17B24D88" w:rsidR="00150E39" w:rsidRPr="00150E39" w:rsidRDefault="00882A1A">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1" w:history="1">
        <w:r w:rsidR="00150E39" w:rsidRPr="00150E39">
          <w:rPr>
            <w:rStyle w:val="Hyperlink"/>
            <w:rFonts w:ascii="Times New Roman" w:hAnsi="Times New Roman" w:cs="Times New Roman"/>
            <w:b w:val="0"/>
            <w:bCs w:val="0"/>
            <w:caps w:val="0"/>
            <w:noProof/>
            <w:sz w:val="24"/>
            <w:szCs w:val="24"/>
          </w:rPr>
          <w:t>Gambar 3.2. Tampilan Gambar Yang Rusak</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1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27</w:t>
        </w:r>
        <w:r w:rsidR="00150E39" w:rsidRPr="00150E39">
          <w:rPr>
            <w:rFonts w:ascii="Times New Roman" w:hAnsi="Times New Roman" w:cs="Times New Roman"/>
            <w:b w:val="0"/>
            <w:bCs w:val="0"/>
            <w:noProof/>
            <w:webHidden/>
            <w:sz w:val="24"/>
            <w:szCs w:val="24"/>
          </w:rPr>
          <w:fldChar w:fldCharType="end"/>
        </w:r>
      </w:hyperlink>
    </w:p>
    <w:p w14:paraId="1227B534" w14:textId="3F694107" w:rsidR="00150E39" w:rsidRPr="00150E39" w:rsidRDefault="00882A1A">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2" w:history="1">
        <w:r w:rsidR="00150E39" w:rsidRPr="00150E39">
          <w:rPr>
            <w:rStyle w:val="Hyperlink"/>
            <w:rFonts w:ascii="Times New Roman" w:hAnsi="Times New Roman" w:cs="Times New Roman"/>
            <w:b w:val="0"/>
            <w:bCs w:val="0"/>
            <w:caps w:val="0"/>
            <w:noProof/>
            <w:sz w:val="24"/>
            <w:szCs w:val="24"/>
          </w:rPr>
          <w:t>Gambar 3.3. Preprocessing Data Yang Diambil Untuk Ditraining</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2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28</w:t>
        </w:r>
        <w:r w:rsidR="00150E39" w:rsidRPr="00150E39">
          <w:rPr>
            <w:rFonts w:ascii="Times New Roman" w:hAnsi="Times New Roman" w:cs="Times New Roman"/>
            <w:b w:val="0"/>
            <w:bCs w:val="0"/>
            <w:noProof/>
            <w:webHidden/>
            <w:sz w:val="24"/>
            <w:szCs w:val="24"/>
          </w:rPr>
          <w:fldChar w:fldCharType="end"/>
        </w:r>
      </w:hyperlink>
    </w:p>
    <w:p w14:paraId="185F5566" w14:textId="5A4DD427" w:rsidR="00150E39" w:rsidRPr="00150E39" w:rsidRDefault="00882A1A">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3" w:history="1">
        <w:r w:rsidR="00150E39" w:rsidRPr="00150E39">
          <w:rPr>
            <w:rStyle w:val="Hyperlink"/>
            <w:rFonts w:ascii="Times New Roman" w:hAnsi="Times New Roman" w:cs="Times New Roman"/>
            <w:b w:val="0"/>
            <w:bCs w:val="0"/>
            <w:caps w:val="0"/>
            <w:noProof/>
            <w:sz w:val="24"/>
            <w:szCs w:val="24"/>
          </w:rPr>
          <w:t>Gambar 3.4. Login Form</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3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1</w:t>
        </w:r>
        <w:r w:rsidR="00150E39" w:rsidRPr="00150E39">
          <w:rPr>
            <w:rFonts w:ascii="Times New Roman" w:hAnsi="Times New Roman" w:cs="Times New Roman"/>
            <w:b w:val="0"/>
            <w:bCs w:val="0"/>
            <w:noProof/>
            <w:webHidden/>
            <w:sz w:val="24"/>
            <w:szCs w:val="24"/>
          </w:rPr>
          <w:fldChar w:fldCharType="end"/>
        </w:r>
      </w:hyperlink>
    </w:p>
    <w:p w14:paraId="1C5BE4CD" w14:textId="7B848486" w:rsidR="00150E39" w:rsidRPr="00150E39" w:rsidRDefault="00882A1A">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4" w:history="1">
        <w:r w:rsidR="00150E39" w:rsidRPr="00150E39">
          <w:rPr>
            <w:rStyle w:val="Hyperlink"/>
            <w:rFonts w:ascii="Times New Roman" w:hAnsi="Times New Roman" w:cs="Times New Roman"/>
            <w:b w:val="0"/>
            <w:bCs w:val="0"/>
            <w:caps w:val="0"/>
            <w:noProof/>
            <w:sz w:val="24"/>
            <w:szCs w:val="24"/>
          </w:rPr>
          <w:t>Gambar 3.5. Hasil Tes Kemasan Bagus</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4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2</w:t>
        </w:r>
        <w:r w:rsidR="00150E39" w:rsidRPr="00150E39">
          <w:rPr>
            <w:rFonts w:ascii="Times New Roman" w:hAnsi="Times New Roman" w:cs="Times New Roman"/>
            <w:b w:val="0"/>
            <w:bCs w:val="0"/>
            <w:noProof/>
            <w:webHidden/>
            <w:sz w:val="24"/>
            <w:szCs w:val="24"/>
          </w:rPr>
          <w:fldChar w:fldCharType="end"/>
        </w:r>
      </w:hyperlink>
    </w:p>
    <w:p w14:paraId="0C654F89" w14:textId="7A122616" w:rsidR="00150E39" w:rsidRPr="00150E39" w:rsidRDefault="00882A1A">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5" w:history="1">
        <w:r w:rsidR="00150E39" w:rsidRPr="00150E39">
          <w:rPr>
            <w:rStyle w:val="Hyperlink"/>
            <w:rFonts w:ascii="Times New Roman" w:hAnsi="Times New Roman" w:cs="Times New Roman"/>
            <w:b w:val="0"/>
            <w:bCs w:val="0"/>
            <w:caps w:val="0"/>
            <w:noProof/>
            <w:sz w:val="24"/>
            <w:szCs w:val="24"/>
          </w:rPr>
          <w:t>Gambar 3.6.  Hasil Tes Kemasan Rusak</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5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2</w:t>
        </w:r>
        <w:r w:rsidR="00150E39" w:rsidRPr="00150E39">
          <w:rPr>
            <w:rFonts w:ascii="Times New Roman" w:hAnsi="Times New Roman" w:cs="Times New Roman"/>
            <w:b w:val="0"/>
            <w:bCs w:val="0"/>
            <w:noProof/>
            <w:webHidden/>
            <w:sz w:val="24"/>
            <w:szCs w:val="24"/>
          </w:rPr>
          <w:fldChar w:fldCharType="end"/>
        </w:r>
      </w:hyperlink>
    </w:p>
    <w:p w14:paraId="6FF7B6E9" w14:textId="25A9040D" w:rsidR="00821623" w:rsidRDefault="00150E39" w:rsidP="00DF02BA">
      <w:pPr>
        <w:pStyle w:val="TEXT"/>
      </w:pPr>
      <w:r w:rsidRPr="00150E39">
        <w:fldChar w:fldCharType="end"/>
      </w:r>
    </w:p>
    <w:p w14:paraId="20840391" w14:textId="479F07BA" w:rsidR="00821623" w:rsidRPr="00DA613D" w:rsidRDefault="00821623" w:rsidP="00821623">
      <w:pPr>
        <w:pStyle w:val="A1"/>
      </w:pPr>
      <w:r>
        <w:br w:type="column"/>
      </w:r>
      <w:bookmarkStart w:id="4" w:name="_Toc129755559"/>
      <w:r>
        <w:lastRenderedPageBreak/>
        <w:t>DAFTAR LAMPIRAN</w:t>
      </w:r>
      <w:bookmarkEnd w:id="4"/>
    </w:p>
    <w:p w14:paraId="50626217" w14:textId="77777777" w:rsidR="00821623" w:rsidRDefault="00821623" w:rsidP="00DF02BA">
      <w:pPr>
        <w:pStyle w:val="TEXT"/>
      </w:pPr>
    </w:p>
    <w:p w14:paraId="37E3120F" w14:textId="7FC113B2" w:rsidR="00150E39" w:rsidRPr="00150E39" w:rsidRDefault="0029642E" w:rsidP="00DF02BA">
      <w:pPr>
        <w:pStyle w:val="TEXT"/>
        <w:sectPr w:rsidR="00150E39" w:rsidRPr="00150E39" w:rsidSect="00DF02BA">
          <w:headerReference w:type="default" r:id="rId11"/>
          <w:footerReference w:type="default" r:id="rId12"/>
          <w:type w:val="continuous"/>
          <w:pgSz w:w="11906" w:h="16838"/>
          <w:pgMar w:top="1701" w:right="1701" w:bottom="1701" w:left="2268" w:header="709" w:footer="709" w:gutter="0"/>
          <w:pgNumType w:fmt="lowerRoman"/>
          <w:cols w:space="708"/>
          <w:docGrid w:linePitch="360"/>
        </w:sectPr>
      </w:pPr>
      <w:fldSimple w:instr=" TOC \h \z \t &quot;zlampiran;1&quot; ">
        <w:r w:rsidR="00150E39" w:rsidRPr="00150E39">
          <w:rPr>
            <w:noProof/>
            <w:lang w:val="en-US"/>
          </w:rPr>
          <w:t>No table of contents entries found.</w:t>
        </w:r>
      </w:fldSimple>
    </w:p>
    <w:p w14:paraId="3187F4C8" w14:textId="6D22CD8E" w:rsidR="00F41288" w:rsidRPr="0072436A" w:rsidRDefault="00F41288" w:rsidP="002D6DAA">
      <w:pPr>
        <w:pStyle w:val="A1"/>
      </w:pPr>
      <w:bookmarkStart w:id="5" w:name="_Toc129755560"/>
      <w:r w:rsidRPr="0072436A">
        <w:lastRenderedPageBreak/>
        <w:t>BAB I</w:t>
      </w:r>
      <w:bookmarkEnd w:id="5"/>
    </w:p>
    <w:p w14:paraId="36EFCBF0" w14:textId="130B2FCE" w:rsidR="0072436A" w:rsidRPr="0072436A" w:rsidRDefault="0072436A" w:rsidP="002D6DAA">
      <w:pPr>
        <w:pStyle w:val="A1"/>
      </w:pPr>
      <w:bookmarkStart w:id="6" w:name="_Toc129755561"/>
      <w:r w:rsidRPr="0072436A">
        <w:t>PENDAHULUAN</w:t>
      </w:r>
      <w:bookmarkEnd w:id="6"/>
    </w:p>
    <w:p w14:paraId="2F35A922" w14:textId="1DC77B4B" w:rsidR="0072436A" w:rsidRDefault="0072436A" w:rsidP="00DF02BA">
      <w:pPr>
        <w:pStyle w:val="TEXT"/>
      </w:pPr>
    </w:p>
    <w:p w14:paraId="08D1B4DB" w14:textId="15A1E91D" w:rsidR="001F2234" w:rsidRDefault="00837B7B" w:rsidP="002D6DAA">
      <w:pPr>
        <w:pStyle w:val="A2"/>
        <w:numPr>
          <w:ilvl w:val="1"/>
          <w:numId w:val="3"/>
        </w:numPr>
        <w:spacing w:after="0" w:line="360" w:lineRule="auto"/>
      </w:pPr>
      <w:bookmarkStart w:id="7" w:name="_Toc129755562"/>
      <w:r>
        <w:t>Latar Belakang</w:t>
      </w:r>
      <w:bookmarkEnd w:id="7"/>
    </w:p>
    <w:p w14:paraId="54A1C6D5" w14:textId="3F14E17F" w:rsidR="00602311" w:rsidRDefault="008129D6" w:rsidP="002D5587">
      <w:pPr>
        <w:pStyle w:val="TEXT"/>
        <w:ind w:firstLine="720"/>
      </w:pPr>
      <w:r w:rsidRPr="008129D6">
        <w:t>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w:t>
      </w:r>
      <w:r>
        <w:t xml:space="preserve"> </w:t>
      </w:r>
      <w:r w:rsidR="00326158">
        <w:fldChar w:fldCharType="begin"/>
      </w:r>
      <w:r w:rsidR="00326158">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rsidR="00326158">
        <w:fldChar w:fldCharType="separate"/>
      </w:r>
      <w:r w:rsidR="00D02232" w:rsidRPr="00D02232">
        <w:t>(Rorong &amp; Wilar, 2020)</w:t>
      </w:r>
      <w:r w:rsidR="00326158">
        <w:fldChar w:fldCharType="end"/>
      </w:r>
      <w:r w:rsidR="00F445B9">
        <w:t>.</w:t>
      </w:r>
      <w:r w:rsidR="00AF0733">
        <w:t xml:space="preserve"> Kemasan yang rusak dapat mengurangi masa simpan produk, menyebabkan kerusakan pada produk dan membahayakan kesehatan konsumen.</w:t>
      </w:r>
      <w:r w:rsidR="001028CF">
        <w:t xml:space="preserve"> Kemasan makanan yang rusak dapat terjadi karena beberapa </w:t>
      </w:r>
      <w:r w:rsidR="00F445B9">
        <w:t xml:space="preserve">factor. </w:t>
      </w:r>
      <w:r w:rsidR="001028CF">
        <w:t xml:space="preserve">Namun, dengan semakin meningkatnya permintaan produk makanan di pasar, terkadang sulit untuk mengecek setiap kemasan secara manual. </w:t>
      </w:r>
      <w:r w:rsidR="00AF0733">
        <w:t xml:space="preserve"> Oleh karena itu, deteksi dini dan cepat terhadap kemasan makanan yang rusak sangat penting.</w:t>
      </w:r>
    </w:p>
    <w:p w14:paraId="6D5D1E7F" w14:textId="70AC83AA" w:rsidR="001028CF" w:rsidRDefault="00602311" w:rsidP="002D5587">
      <w:pPr>
        <w:pStyle w:val="TEXT"/>
        <w:ind w:firstLine="720"/>
      </w:pPr>
      <w:r w:rsidRPr="004F118A">
        <w:rPr>
          <w:i/>
          <w:iCs/>
        </w:rPr>
        <w:t>Deep learning</w:t>
      </w:r>
      <w:r>
        <w:t xml:space="preserve"> memiliki kemampuan yang sangat baik dalam visi computer dengan kapabilitas nya yang signifikan dalam memodelkan berbagai data kompleks seperti data gambar. Salah satu metode Deep learning pada saat ini memiliki hasil paling bagus dalam pengenalan citra adalah </w:t>
      </w:r>
      <w:r w:rsidRPr="004F118A">
        <w:rPr>
          <w:i/>
          <w:iCs/>
        </w:rPr>
        <w:t>Convolutional Neural Network</w:t>
      </w:r>
      <w:r>
        <w:t xml:space="preserve"> (CNN). Hal itu disebabkan karena metode CNN berusaha meniru sistem pengenalan citra pada </w:t>
      </w:r>
      <w:r w:rsidRPr="004F118A">
        <w:rPr>
          <w:i/>
          <w:iCs/>
        </w:rPr>
        <w:t>visual cortex</w:t>
      </w:r>
      <w:r>
        <w:t xml:space="preserve"> manusia sehingga memiliki kemampuan mengolah informasi citra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sidR="00D02232" w:rsidRPr="00D02232">
        <w:t>(Harani et al., 2019)</w:t>
      </w:r>
      <w:r>
        <w:fldChar w:fldCharType="end"/>
      </w:r>
      <w:r>
        <w:t>. Pemanfaatan</w:t>
      </w:r>
      <w:r w:rsidR="00AF0733">
        <w:t xml:space="preserve"> teknologi ini dapat diterapkan untuk mendeteksi kemasan makanan yang rusak dengan akurasi yang tinggi.</w:t>
      </w:r>
      <w:r w:rsidR="00C94268">
        <w:t xml:space="preserve"> </w:t>
      </w:r>
      <w:r w:rsidR="001028CF">
        <w:t>Dengan kemampuannya untuk "mempelajari" fitur-fitur dari gambar secara otomatis</w:t>
      </w:r>
      <w:r>
        <w:t>.</w:t>
      </w:r>
    </w:p>
    <w:p w14:paraId="0F63E587" w14:textId="735C7101" w:rsidR="00C94268" w:rsidRDefault="004F118A" w:rsidP="002D5587">
      <w:pPr>
        <w:pStyle w:val="TEXT"/>
        <w:ind w:firstLine="720"/>
      </w:pPr>
      <w:r w:rsidRPr="004F118A">
        <w:rPr>
          <w:i/>
          <w:iCs/>
        </w:rPr>
        <w:t>TensorFlow</w:t>
      </w:r>
      <w:r>
        <w:t xml:space="preserve"> merupakan kerangka kerja komputasi untuk membangun model pembelajaran mesin. </w:t>
      </w:r>
      <w:r w:rsidRPr="004F118A">
        <w:rPr>
          <w:i/>
          <w:iCs/>
        </w:rPr>
        <w:t>TensorFlow</w:t>
      </w:r>
      <w:r>
        <w:t xml:space="preserve"> menyediakan berbagai </w:t>
      </w:r>
      <w:r w:rsidRPr="004F118A">
        <w:rPr>
          <w:i/>
          <w:iCs/>
        </w:rPr>
        <w:t>toolkit</w:t>
      </w:r>
      <w:r>
        <w:t xml:space="preserve"> yang memungkinkan untuk membuat model pada tingkat abstraksi yang disukai dan dapat menjalankan grafik pada beberapa platform hardware, termasuk CPU, GPU, dan TPU </w:t>
      </w:r>
      <w:r>
        <w:fldChar w:fldCharType="begin"/>
      </w:r>
      <w:r w:rsidR="00404118">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sidR="00D02232" w:rsidRPr="00D02232">
        <w:t>(Hikmatia A.E &amp; Ihsan Zul, 2021)</w:t>
      </w:r>
      <w:r>
        <w:fldChar w:fldCharType="end"/>
      </w:r>
      <w:r>
        <w:t xml:space="preserve">. </w:t>
      </w:r>
      <w:r w:rsidR="00C94268" w:rsidRPr="004F118A">
        <w:rPr>
          <w:i/>
          <w:iCs/>
        </w:rPr>
        <w:t>TensorFlow</w:t>
      </w:r>
      <w:r w:rsidR="00C94268">
        <w:t xml:space="preserve"> menyediakan berbagai fitur dan alat yang memungkinkan pengguna untuk membangun dan melatih model </w:t>
      </w:r>
      <w:r w:rsidR="00C94268" w:rsidRPr="000348BD">
        <w:rPr>
          <w:i/>
          <w:iCs/>
        </w:rPr>
        <w:t>Deep Learning</w:t>
      </w:r>
      <w:r w:rsidR="00C94268">
        <w:t xml:space="preserve"> dengan lebih mudah dan efisien. Selain itu, </w:t>
      </w:r>
      <w:r w:rsidR="00C94268" w:rsidRPr="004F118A">
        <w:rPr>
          <w:i/>
          <w:iCs/>
        </w:rPr>
        <w:t>TensorFlow</w:t>
      </w:r>
      <w:r w:rsidR="00C94268">
        <w:t xml:space="preserve"> juga dapat </w:t>
      </w:r>
      <w:r w:rsidR="00C94268">
        <w:lastRenderedPageBreak/>
        <w:t xml:space="preserve">berjalan pada berbagai </w:t>
      </w:r>
      <w:r w:rsidR="00C94268" w:rsidRPr="004F118A">
        <w:rPr>
          <w:i/>
          <w:iCs/>
        </w:rPr>
        <w:t>platform</w:t>
      </w:r>
      <w:r w:rsidR="00C94268">
        <w:t xml:space="preserve"> seperti </w:t>
      </w:r>
      <w:r w:rsidR="00C94268" w:rsidRPr="004F118A">
        <w:rPr>
          <w:i/>
          <w:iCs/>
        </w:rPr>
        <w:t>desktop, mobile, dan cloud</w:t>
      </w:r>
      <w:r w:rsidR="000348BD">
        <w:rPr>
          <w:i/>
          <w:iCs/>
        </w:rPr>
        <w:t>.</w:t>
      </w:r>
      <w:r w:rsidR="00AF0733">
        <w:t xml:space="preserve"> Dalam proyek skripsi ini, akan digunakan </w:t>
      </w:r>
      <w:r w:rsidR="00AF0733" w:rsidRPr="004F118A">
        <w:rPr>
          <w:i/>
          <w:iCs/>
        </w:rPr>
        <w:t>TensorFlow</w:t>
      </w:r>
      <w:r w:rsidR="00AF0733">
        <w:t xml:space="preserve"> untuk membangun </w:t>
      </w:r>
      <w:r>
        <w:t>metode</w:t>
      </w:r>
      <w:r w:rsidR="00AF0733">
        <w:t xml:space="preserve"> CNN yang akan dilatih dengan menggunakan data gambar kemasan makanan. Dengan memanfaatkan kekuatan komputasi GPU dan teknologi paralel dari TensorFlow</w:t>
      </w:r>
      <w:r>
        <w:t xml:space="preserve"> dengan metode </w:t>
      </w:r>
      <w:r w:rsidR="00AF0733">
        <w:t>CNN dapat dilatih dengan waktu yang lebih cepat dan menghasilkan akurasi yang lebih baik.</w:t>
      </w:r>
    </w:p>
    <w:p w14:paraId="6EB19AD6" w14:textId="66D02384" w:rsidR="00286185" w:rsidRDefault="00286185" w:rsidP="002D5587">
      <w:pPr>
        <w:pStyle w:val="TEXT"/>
        <w:ind w:firstLine="720"/>
      </w:pPr>
      <w:r>
        <w:t xml:space="preserve">Dalam proyek skripsi ini, akan dibangun sebuah sistem deteksi kemasan makanan yang rusak menggunakan teknologi </w:t>
      </w:r>
      <w:r w:rsidRPr="000348BD">
        <w:rPr>
          <w:i/>
          <w:iCs/>
        </w:rPr>
        <w:t>Deep Learning</w:t>
      </w:r>
      <w:r>
        <w:t xml:space="preserve"> dengan menggunakan </w:t>
      </w:r>
      <w:r w:rsidRPr="000348BD">
        <w:rPr>
          <w:i/>
          <w:iCs/>
        </w:rPr>
        <w:t>TensorFlow</w:t>
      </w:r>
      <w:r>
        <w:t xml:space="preserve"> dan </w:t>
      </w:r>
      <w:r w:rsidR="000348BD">
        <w:t xml:space="preserve">metode </w:t>
      </w:r>
      <w:r>
        <w:t>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8CE2D83" w14:textId="77777777" w:rsidR="00252940" w:rsidRDefault="00252940" w:rsidP="00DF02BA">
      <w:pPr>
        <w:pStyle w:val="TEXT"/>
      </w:pPr>
    </w:p>
    <w:p w14:paraId="50867793" w14:textId="13A2AE45" w:rsidR="00837B7B" w:rsidRDefault="00837B7B" w:rsidP="002D6DAA">
      <w:pPr>
        <w:pStyle w:val="A2"/>
        <w:numPr>
          <w:ilvl w:val="1"/>
          <w:numId w:val="3"/>
        </w:numPr>
        <w:spacing w:after="0" w:line="360" w:lineRule="auto"/>
      </w:pPr>
      <w:bookmarkStart w:id="8" w:name="_Toc129755563"/>
      <w:r>
        <w:t>Rumusan Masalah</w:t>
      </w:r>
      <w:bookmarkEnd w:id="8"/>
    </w:p>
    <w:p w14:paraId="5141D1FB" w14:textId="258F0073" w:rsidR="000348BD" w:rsidRDefault="00D9693A" w:rsidP="002D5587">
      <w:pPr>
        <w:pStyle w:val="TEXT"/>
        <w:ind w:firstLine="720"/>
      </w:pPr>
      <w:r>
        <w:t>M</w:t>
      </w:r>
      <w:r w:rsidR="000348BD" w:rsidRPr="000348BD">
        <w:t>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w:t>
      </w:r>
      <w:r>
        <w:t xml:space="preserve">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sidR="00D02232" w:rsidRPr="00D02232">
        <w:t>(Ridha, 2017)</w:t>
      </w:r>
      <w:r>
        <w:fldChar w:fldCharType="end"/>
      </w:r>
      <w:r>
        <w:t xml:space="preserve">. Berdasarkan penjelasan tersebut, maka rumusan masalah pada penelitian ini </w:t>
      </w:r>
      <w:r w:rsidR="00EF53C8">
        <w:t>adalah:</w:t>
      </w:r>
    </w:p>
    <w:p w14:paraId="579AC508" w14:textId="59EF6D52" w:rsidR="00252940" w:rsidRDefault="00252940" w:rsidP="00DF02BA">
      <w:pPr>
        <w:pStyle w:val="TEXT"/>
        <w:numPr>
          <w:ilvl w:val="2"/>
          <w:numId w:val="3"/>
        </w:numPr>
      </w:pPr>
      <w:r>
        <w:t>Bagaimana mempersiapkan dan memproses data citra kemasan makanan yang rusak agar dapat digunakan dalam pelatihan model CNN?</w:t>
      </w:r>
    </w:p>
    <w:p w14:paraId="6785B186" w14:textId="77777777" w:rsidR="00252940" w:rsidRDefault="00252940" w:rsidP="00DF02BA">
      <w:pPr>
        <w:pStyle w:val="TEXT"/>
        <w:numPr>
          <w:ilvl w:val="2"/>
          <w:numId w:val="3"/>
        </w:numPr>
      </w:pPr>
      <w:r>
        <w:t>Bagaimana melakukan pelatihan model CNN menggunakan TensorFlow untuk mendeteksi kemasan makanan yang rusak dengan tingkat akurasi yang tinggi?</w:t>
      </w:r>
    </w:p>
    <w:p w14:paraId="0EF857EB" w14:textId="77777777" w:rsidR="00252940" w:rsidRDefault="00252940" w:rsidP="00DF02BA">
      <w:pPr>
        <w:pStyle w:val="TEXT"/>
        <w:numPr>
          <w:ilvl w:val="2"/>
          <w:numId w:val="3"/>
        </w:numPr>
      </w:pPr>
      <w:r>
        <w:t>Bagaimana melakukan evaluasi dan validasi terhadap model CNN yang telah dilatih untuk mendeteksi kemasan makanan yang rusak?</w:t>
      </w:r>
    </w:p>
    <w:p w14:paraId="7582C9EC" w14:textId="1CB75FB6" w:rsidR="00837B7B" w:rsidRDefault="00252940" w:rsidP="00DF02BA">
      <w:pPr>
        <w:pStyle w:val="TEXT"/>
        <w:numPr>
          <w:ilvl w:val="2"/>
          <w:numId w:val="3"/>
        </w:numPr>
      </w:pPr>
      <w:r>
        <w:t>Bagaimana mengimplementasikan model CNN yang telah dilatih ke dalam sistem pendeteksi kemasan makanan yang rusak secara real-time?</w:t>
      </w:r>
    </w:p>
    <w:p w14:paraId="41DF8A61" w14:textId="77777777" w:rsidR="002D6DAA" w:rsidRDefault="002D6DAA" w:rsidP="00DF02BA">
      <w:pPr>
        <w:pStyle w:val="TEXT"/>
      </w:pPr>
    </w:p>
    <w:p w14:paraId="7D711014" w14:textId="7B496211" w:rsidR="00837B7B" w:rsidRDefault="00837B7B" w:rsidP="002D6DAA">
      <w:pPr>
        <w:pStyle w:val="A2"/>
        <w:numPr>
          <w:ilvl w:val="1"/>
          <w:numId w:val="3"/>
        </w:numPr>
        <w:spacing w:after="0" w:line="360" w:lineRule="auto"/>
      </w:pPr>
      <w:bookmarkStart w:id="9" w:name="_Toc129755564"/>
      <w:r>
        <w:lastRenderedPageBreak/>
        <w:t>Tujuan Penelitian</w:t>
      </w:r>
      <w:bookmarkEnd w:id="9"/>
    </w:p>
    <w:p w14:paraId="39144071" w14:textId="60295E5E" w:rsidR="00D9693A" w:rsidRDefault="00D9693A" w:rsidP="002D5587">
      <w:pPr>
        <w:pStyle w:val="TEXT"/>
        <w:ind w:firstLine="720"/>
      </w:pPr>
      <w:r>
        <w:t>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w:t>
      </w:r>
      <w:r w:rsidR="009B759E">
        <w:t xml:space="preserve"> </w:t>
      </w:r>
      <w:r w:rsidR="009B759E">
        <w:fldChar w:fldCharType="begin"/>
      </w:r>
      <w:r w:rsidR="009B759E">
        <w:instrText xml:space="preserve"> ADDIN ZOTERO_ITEM CSL_CITATION {"citationID":"1a7BOGzi","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9B759E">
        <w:fldChar w:fldCharType="separate"/>
      </w:r>
      <w:r w:rsidR="00D02232" w:rsidRPr="00D02232">
        <w:t>(Sugiono, 2019)</w:t>
      </w:r>
      <w:r w:rsidR="009B759E">
        <w:fldChar w:fldCharType="end"/>
      </w:r>
      <w:r w:rsidR="009B759E">
        <w:t>.</w:t>
      </w:r>
      <w:r w:rsidR="00EF53C8">
        <w:t xml:space="preserve"> dengan penjelasan tersebut, maka tujuan penelitian ini adalah:</w:t>
      </w:r>
    </w:p>
    <w:p w14:paraId="5161483B" w14:textId="05235F86" w:rsidR="00837B7B" w:rsidRDefault="002D6DAA" w:rsidP="00DF02BA">
      <w:pPr>
        <w:pStyle w:val="TEXT"/>
        <w:numPr>
          <w:ilvl w:val="2"/>
          <w:numId w:val="3"/>
        </w:numPr>
      </w:pPr>
      <w:r>
        <w:t>Mengetahui persiapan dan proses data citra kemasan makanan yang rusak agar dapat digunakan dalam pelatihan model CNN.</w:t>
      </w:r>
    </w:p>
    <w:p w14:paraId="23BBB6E6" w14:textId="1379CBE9" w:rsidR="002D6DAA" w:rsidRDefault="002D6DAA" w:rsidP="00DF02BA">
      <w:pPr>
        <w:pStyle w:val="TEXT"/>
        <w:numPr>
          <w:ilvl w:val="2"/>
          <w:numId w:val="3"/>
        </w:numPr>
      </w:pPr>
      <w:r>
        <w:t>Mengetahui pelatihan model CNN mengunakan TensorFlow untuk mendeteksi kemasan makanan yang rusak dengan tingkat akurasi tinggi.</w:t>
      </w:r>
    </w:p>
    <w:p w14:paraId="4290710D" w14:textId="56498870" w:rsidR="002D6DAA" w:rsidRDefault="002D6DAA" w:rsidP="00DF02BA">
      <w:pPr>
        <w:pStyle w:val="TEXT"/>
        <w:numPr>
          <w:ilvl w:val="2"/>
          <w:numId w:val="3"/>
        </w:numPr>
      </w:pPr>
      <w:r>
        <w:t>Mengetahui evaluasi dan validasi terhadap model CNN yang telah dilatih untuk mendeteksi kemasan makanan yang rusak.</w:t>
      </w:r>
    </w:p>
    <w:p w14:paraId="5E041E28" w14:textId="19023183" w:rsidR="002D6DAA" w:rsidRDefault="002D6DAA" w:rsidP="00DF02BA">
      <w:pPr>
        <w:pStyle w:val="TEXT"/>
        <w:numPr>
          <w:ilvl w:val="2"/>
          <w:numId w:val="3"/>
        </w:numPr>
      </w:pPr>
      <w:r>
        <w:t>Mengetahui hasil implementasi model CNN yang telah dilatih ke dalam system pendeteksi kemasan makanan yang rusak secara real-time.</w:t>
      </w:r>
    </w:p>
    <w:p w14:paraId="04321ED9" w14:textId="77777777" w:rsidR="002D6DAA" w:rsidRDefault="002D6DAA" w:rsidP="00DF02BA">
      <w:pPr>
        <w:pStyle w:val="TEXT"/>
      </w:pPr>
    </w:p>
    <w:p w14:paraId="176D2641" w14:textId="4E5E52FE" w:rsidR="00837B7B" w:rsidRDefault="00837B7B" w:rsidP="002D6DAA">
      <w:pPr>
        <w:pStyle w:val="A2"/>
        <w:numPr>
          <w:ilvl w:val="1"/>
          <w:numId w:val="3"/>
        </w:numPr>
        <w:spacing w:after="0" w:line="360" w:lineRule="auto"/>
      </w:pPr>
      <w:bookmarkStart w:id="10" w:name="_Toc129755565"/>
      <w:r>
        <w:t>Manfaat</w:t>
      </w:r>
      <w:bookmarkEnd w:id="10"/>
    </w:p>
    <w:p w14:paraId="0BFD675D" w14:textId="5D1DC6E8" w:rsidR="009B759E" w:rsidRDefault="009B759E" w:rsidP="002D5587">
      <w:pPr>
        <w:pStyle w:val="TEXT"/>
        <w:ind w:firstLine="720"/>
      </w:pPr>
      <w:r>
        <w:t>Manfaat hasil penelitian merupakan dampak dari tercapainya tujuan dan terjawabnya masalah yang telah dirumuskan</w:t>
      </w:r>
      <w:r w:rsidR="00EF53C8">
        <w:t xml:space="preserve"> </w:t>
      </w:r>
      <w:r w:rsidR="00EF53C8">
        <w:fldChar w:fldCharType="begin"/>
      </w:r>
      <w:r w:rsidR="00EF53C8">
        <w:instrText xml:space="preserve"> ADDIN ZOTERO_ITEM CSL_CITATION {"citationID":"WY2a3fsx","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EF53C8">
        <w:fldChar w:fldCharType="separate"/>
      </w:r>
      <w:r w:rsidR="00D02232" w:rsidRPr="00D02232">
        <w:t>(Sugiono, 2019)</w:t>
      </w:r>
      <w:r w:rsidR="00EF53C8">
        <w:fldChar w:fldCharType="end"/>
      </w:r>
      <w:r w:rsidR="00EF53C8">
        <w:t>. Maka dari itu manfaat dari penelitian ini adalah:</w:t>
      </w:r>
    </w:p>
    <w:p w14:paraId="0A30BB66" w14:textId="3FD5E6A0" w:rsidR="008576B9" w:rsidRDefault="008576B9" w:rsidP="00DF02BA">
      <w:pPr>
        <w:pStyle w:val="TEXT"/>
        <w:numPr>
          <w:ilvl w:val="2"/>
          <w:numId w:val="3"/>
        </w:numPr>
      </w:pPr>
      <w:r w:rsidRPr="008576B9">
        <w:t>Meningkatkan keamanan pangan: Dengan menggunakan teknologi deep learning dan CNN untuk mendeteksi kemasan makanan yang rusak, dapat membantu mengurangi risiko konsumsi makanan yang tidak sehat atau berbahaya bagi kesehatan manusia.</w:t>
      </w:r>
    </w:p>
    <w:p w14:paraId="385F1AA8" w14:textId="447651E6" w:rsidR="00837B7B" w:rsidRDefault="00F57E91" w:rsidP="00DF02BA">
      <w:pPr>
        <w:pStyle w:val="TEXT"/>
        <w:numPr>
          <w:ilvl w:val="2"/>
          <w:numId w:val="3"/>
        </w:numPr>
      </w:pPr>
      <w:r w:rsidRPr="00F57E91">
        <w:t>Inovasi teknologi: Penelitian ini dapat memberikan kontribusi pada pengembangan teknologi pendeteksian kemasan makanan yang rusak dan mendorong inovasi teknologi di bidang pengolahan makanan.</w:t>
      </w:r>
    </w:p>
    <w:p w14:paraId="77670BE4" w14:textId="77777777" w:rsidR="00EF53C8" w:rsidRDefault="008576B9" w:rsidP="00DF02BA">
      <w:pPr>
        <w:pStyle w:val="TEXT"/>
        <w:numPr>
          <w:ilvl w:val="2"/>
          <w:numId w:val="3"/>
        </w:numPr>
      </w:pPr>
      <w:r>
        <w:t>Kontribusi ilmiah: Skripsi ini dapat memberikan kontribusi pada ilmu komputer dan pengolahan citra dalam penggunaan teknologi deep learning dan CNN untuk deteksi kemasan makanan yang rusak.</w:t>
      </w:r>
    </w:p>
    <w:p w14:paraId="450A0A62" w14:textId="77777777" w:rsidR="00711BCA" w:rsidRDefault="00711BCA" w:rsidP="00DF02BA">
      <w:pPr>
        <w:pStyle w:val="TEXT"/>
        <w:sectPr w:rsidR="00711BCA" w:rsidSect="00811A01">
          <w:headerReference w:type="default" r:id="rId13"/>
          <w:footerReference w:type="default" r:id="rId14"/>
          <w:headerReference w:type="first" r:id="rId15"/>
          <w:footerReference w:type="first" r:id="rId16"/>
          <w:pgSz w:w="11906" w:h="16838"/>
          <w:pgMar w:top="1701" w:right="1701" w:bottom="1701" w:left="2268" w:header="709" w:footer="709" w:gutter="0"/>
          <w:cols w:space="708"/>
          <w:titlePg/>
          <w:docGrid w:linePitch="360"/>
        </w:sectPr>
      </w:pPr>
    </w:p>
    <w:p w14:paraId="264F12E7" w14:textId="1147C948" w:rsidR="00711BCA" w:rsidRPr="0072436A" w:rsidRDefault="00711BCA" w:rsidP="00711BCA">
      <w:pPr>
        <w:pStyle w:val="A1"/>
      </w:pPr>
      <w:bookmarkStart w:id="11" w:name="_Toc129755566"/>
      <w:r w:rsidRPr="0072436A">
        <w:lastRenderedPageBreak/>
        <w:t>BAB I</w:t>
      </w:r>
      <w:r>
        <w:t>I</w:t>
      </w:r>
      <w:bookmarkEnd w:id="11"/>
    </w:p>
    <w:p w14:paraId="4294DD6B" w14:textId="1658B18D" w:rsidR="00711BCA" w:rsidRPr="0072436A" w:rsidRDefault="00711BCA" w:rsidP="00711BCA">
      <w:pPr>
        <w:pStyle w:val="A1"/>
      </w:pPr>
      <w:bookmarkStart w:id="12" w:name="_Toc129755567"/>
      <w:r>
        <w:t>TINJAUAN PUSTAKA</w:t>
      </w:r>
      <w:bookmarkEnd w:id="12"/>
    </w:p>
    <w:p w14:paraId="63FF1FDF" w14:textId="77777777" w:rsidR="00711BCA" w:rsidRDefault="00711BCA" w:rsidP="00DF02BA">
      <w:pPr>
        <w:pStyle w:val="TEXT"/>
      </w:pPr>
    </w:p>
    <w:p w14:paraId="4D768B39" w14:textId="26402183" w:rsidR="00711BCA" w:rsidRDefault="00711BCA" w:rsidP="00711BCA">
      <w:pPr>
        <w:pStyle w:val="A2"/>
        <w:numPr>
          <w:ilvl w:val="1"/>
          <w:numId w:val="8"/>
        </w:numPr>
        <w:spacing w:after="0" w:line="360" w:lineRule="auto"/>
      </w:pPr>
      <w:bookmarkStart w:id="13" w:name="_Toc129755568"/>
      <w:r>
        <w:t>Landasan Teori</w:t>
      </w:r>
      <w:bookmarkEnd w:id="13"/>
    </w:p>
    <w:p w14:paraId="44AFAA7E" w14:textId="7BA4CF4F" w:rsidR="00711BCA" w:rsidRPr="002949F4" w:rsidRDefault="00FE2F17" w:rsidP="00137C4D">
      <w:pPr>
        <w:pStyle w:val="A3"/>
        <w:numPr>
          <w:ilvl w:val="2"/>
          <w:numId w:val="8"/>
        </w:numPr>
      </w:pPr>
      <w:bookmarkStart w:id="14" w:name="_Toc129755569"/>
      <w:r w:rsidRPr="005A200C">
        <w:t>Deep learning</w:t>
      </w:r>
      <w:bookmarkEnd w:id="14"/>
    </w:p>
    <w:p w14:paraId="520325B1" w14:textId="7B35E341" w:rsidR="002949F4" w:rsidRDefault="002949F4" w:rsidP="002D5587">
      <w:pPr>
        <w:pStyle w:val="TEXT"/>
        <w:ind w:firstLine="720"/>
      </w:pPr>
      <w:r>
        <w:t>Deep learning adalah bagian dari kecerdasan buatan dan machine learning yang merupakan pengembangan dari neural network multiple layer untuk memberikan ketepatan tugas seperti deteksi objek, pengenalan suara, terjemahan bahasa dan lainnya</w:t>
      </w:r>
      <w:r w:rsidR="0098425F">
        <w:t xml:space="preserve"> </w:t>
      </w:r>
      <w:r w:rsidR="0098425F">
        <w:fldChar w:fldCharType="begin"/>
      </w:r>
      <w:r w:rsidR="0098425F">
        <w:instrText xml:space="preserve"> ADDIN ZOTERO_ITEM CSL_CITATION {"citationID":"LCWC6orF","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rsidR="0098425F">
        <w:fldChar w:fldCharType="separate"/>
      </w:r>
      <w:r w:rsidR="0098425F" w:rsidRPr="0098425F">
        <w:t>(Raup et al., 2022)</w:t>
      </w:r>
      <w:r w:rsidR="0098425F">
        <w:fldChar w:fldCharType="end"/>
      </w:r>
      <w:r>
        <w:t>. Deep learning merupakan metode learning yang memanfaatkan artificial neural network yang berlapis-</w:t>
      </w:r>
      <w:proofErr w:type="gramStart"/>
      <w:r>
        <w:t>lapis(</w:t>
      </w:r>
      <w:proofErr w:type="gramEnd"/>
      <w:r>
        <w:t>multi layer), artificial neural network ini dibuat mirip otak manusia, dimana neuron-neuron terkoneksi satu sama lai</w:t>
      </w:r>
      <w:r w:rsidR="0098425F">
        <w:t>n sehingga memberntuk sebuah jaringan neuron yang sangat rumit. Deep learning merupakan metode learning yang memanfaatkan multiple non-linier transformation, deep learning dapat dipandang sebagai gabungan dari machine learning dengan artificial neural network.</w:t>
      </w:r>
    </w:p>
    <w:p w14:paraId="5D5C40A7" w14:textId="77777777" w:rsidR="0098425F" w:rsidRPr="002949F4" w:rsidRDefault="0098425F" w:rsidP="00DF02BA">
      <w:pPr>
        <w:pStyle w:val="TEXT"/>
      </w:pPr>
    </w:p>
    <w:p w14:paraId="180C544B" w14:textId="24DD7D92" w:rsidR="00B56C94" w:rsidRPr="00B56C94" w:rsidRDefault="00B56C94" w:rsidP="00137C4D">
      <w:pPr>
        <w:pStyle w:val="A3"/>
        <w:numPr>
          <w:ilvl w:val="2"/>
          <w:numId w:val="8"/>
        </w:numPr>
        <w:rPr>
          <w:i/>
          <w:iCs/>
        </w:rPr>
      </w:pPr>
      <w:bookmarkStart w:id="15" w:name="_Toc129755570"/>
      <w:r>
        <w:t>Citra Digital</w:t>
      </w:r>
      <w:bookmarkEnd w:id="15"/>
    </w:p>
    <w:p w14:paraId="55E6C359" w14:textId="7AE5A4A3" w:rsidR="00B56C94" w:rsidRDefault="00F90CA9" w:rsidP="002D5587">
      <w:pPr>
        <w:pStyle w:val="TEXT"/>
        <w:ind w:firstLine="720"/>
      </w:pPr>
      <w:r>
        <w:t xml:space="preserve">Citra digital merupakan gambaran atau representasi digital dari objek citra yang tidak dapat dipisahkan dari kebutuhan manusia, semua objek telah diwujudkan memorinya dalam bentuk citra agar objek tersebut tidak pudar dimakan waktu </w:t>
      </w:r>
      <w:r w:rsidR="00050862">
        <w:fldChar w:fldCharType="begin"/>
      </w:r>
      <w:r w:rsidR="00050862">
        <w:instrText xml:space="preserve"> ADDIN ZOTERO_ITEM CSL_CITATION {"citationID":"nRWFjoEx","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rsidR="00050862">
        <w:fldChar w:fldCharType="separate"/>
      </w:r>
      <w:r w:rsidR="00050862" w:rsidRPr="00050862">
        <w:t>(Ihsan et al., 2023)</w:t>
      </w:r>
      <w:r w:rsidR="00050862">
        <w:fldChar w:fldCharType="end"/>
      </w:r>
      <w:r>
        <w:t>. Secara umumnya, tampilan dialam semesta ini memiliki warna unik yang berbeda dan pastinya tidak hanya dalam bentuk warna putih dan hitam saja.</w:t>
      </w:r>
    </w:p>
    <w:p w14:paraId="03BF0294" w14:textId="77777777" w:rsidR="00B56C94" w:rsidRPr="00B56C94" w:rsidRDefault="00B56C94" w:rsidP="00DF02BA">
      <w:pPr>
        <w:pStyle w:val="TEXT"/>
      </w:pPr>
    </w:p>
    <w:p w14:paraId="7E4B0C8F" w14:textId="6A7942C7" w:rsidR="00FE2F17" w:rsidRPr="002D5587" w:rsidRDefault="005A200C" w:rsidP="00137C4D">
      <w:pPr>
        <w:pStyle w:val="A3"/>
        <w:numPr>
          <w:ilvl w:val="2"/>
          <w:numId w:val="8"/>
        </w:numPr>
      </w:pPr>
      <w:bookmarkStart w:id="16" w:name="_Toc129755571"/>
      <w:r w:rsidRPr="002D5587">
        <w:t>Tensorflow</w:t>
      </w:r>
      <w:bookmarkEnd w:id="16"/>
    </w:p>
    <w:p w14:paraId="429F8C91" w14:textId="2A6FCC7C" w:rsidR="0098425F" w:rsidRDefault="00B63080" w:rsidP="00137C4D">
      <w:pPr>
        <w:pStyle w:val="TEXT"/>
        <w:ind w:firstLine="720"/>
      </w:pPr>
      <w:r>
        <w:t xml:space="preserve">Tensor Flow adalah sistem machine learning yang beroperasi pada skala besar dan lingkungan yang heterogen </w:t>
      </w:r>
      <w:r>
        <w:fldChar w:fldCharType="begin"/>
      </w:r>
      <w:r w:rsidR="00B56C94">
        <w:instrText xml:space="preserve"> ADDIN ZOTERO_ITEM CSL_CITATION {"citationID":"Pwf3wKLw","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sidR="00B56C94" w:rsidRPr="00B56C94">
        <w:t>(Fiddiyansyah et al., 2023)</w:t>
      </w:r>
      <w:r>
        <w:fldChar w:fldCharType="end"/>
      </w:r>
      <w:r>
        <w:t>. Tensor Flow menggunakan grafik aliran data untuk mewakili komputasi,status bersama, dan operasi yang mengubah status t</w:t>
      </w:r>
      <w:bookmarkStart w:id="17" w:name="_GoBack"/>
      <w:bookmarkEnd w:id="17"/>
      <w:r>
        <w:t>ersebut.</w:t>
      </w:r>
      <w:r w:rsidRPr="00B63080">
        <w:t xml:space="preserve">TensorFlow merupakan salah satu perangkat lunak (software library) open-source yang dikembangkan oleh Google Brain Team untuk membangun dan melatih model deep learning. TensorFlow </w:t>
      </w:r>
      <w:r w:rsidRPr="00B63080">
        <w:lastRenderedPageBreak/>
        <w:t>memiliki arsitektur yang fleksibel dan memungkinkan pengguna untuk membuat dan melatih model deep learning dengan berbagai jenis arsitektur dan data yang berbeda.</w:t>
      </w:r>
    </w:p>
    <w:p w14:paraId="1E04687F" w14:textId="77777777" w:rsidR="00B56C94" w:rsidRPr="005A200C" w:rsidRDefault="00B56C94" w:rsidP="00DF02BA">
      <w:pPr>
        <w:pStyle w:val="TEXT"/>
      </w:pPr>
    </w:p>
    <w:p w14:paraId="690100C8" w14:textId="10DB6B60" w:rsidR="005A200C" w:rsidRPr="002D5587" w:rsidRDefault="005A200C" w:rsidP="00137C4D">
      <w:pPr>
        <w:pStyle w:val="A3"/>
        <w:numPr>
          <w:ilvl w:val="2"/>
          <w:numId w:val="8"/>
        </w:numPr>
      </w:pPr>
      <w:bookmarkStart w:id="18" w:name="_Toc129755572"/>
      <w:r w:rsidRPr="002D5587">
        <w:t>Convolutional Neural Network (CNN)</w:t>
      </w:r>
      <w:bookmarkEnd w:id="18"/>
    </w:p>
    <w:p w14:paraId="013508DC" w14:textId="6FE4F233" w:rsidR="005A200C" w:rsidRPr="00050862" w:rsidRDefault="00050862" w:rsidP="002D5587">
      <w:pPr>
        <w:pStyle w:val="TEXT"/>
        <w:ind w:firstLine="720"/>
      </w:pPr>
      <w:r w:rsidRPr="00050862">
        <w:t>Convolutional Neural Network (CNN) adalah salah satu jenis jaringan saraf tiruan (artificial neural network) yang khusus digunakan untuk memproses data gambar dan video. CNN terdiri dari beberapa lapisan (layer) yang masing-masing memiliki peran dan fungsi yang berbeda dalam proses pengenalan pola dan fitur pada data gambar</w:t>
      </w:r>
      <w:r>
        <w:t xml:space="preserve"> </w:t>
      </w:r>
      <w:r>
        <w:fldChar w:fldCharType="begin"/>
      </w:r>
      <w:r w:rsidR="0089695B">
        <w:instrText xml:space="preserve"> ADDIN ZOTERO_ITEM CSL_CITATION {"citationID":"RYtFKK4Z","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sidR="0089695B" w:rsidRPr="0089695B">
        <w:t>(Lesmana et al., 2022)</w:t>
      </w:r>
      <w:r>
        <w:fldChar w:fldCharType="end"/>
      </w:r>
      <w:r w:rsidRPr="00050862">
        <w:t>.</w:t>
      </w:r>
    </w:p>
    <w:p w14:paraId="7DCEF31F" w14:textId="77777777" w:rsidR="0089695B" w:rsidRDefault="0089695B" w:rsidP="00DF02BA">
      <w:pPr>
        <w:pStyle w:val="TEXT"/>
      </w:pPr>
      <w:r>
        <w:t>Beberapa konsep penting dalam CNN adalah sebagai berikut:</w:t>
      </w:r>
    </w:p>
    <w:p w14:paraId="0751EC9E" w14:textId="0C4818A2" w:rsidR="0089695B" w:rsidRDefault="0089695B" w:rsidP="00DF02BA">
      <w:pPr>
        <w:pStyle w:val="TEXT"/>
        <w:numPr>
          <w:ilvl w:val="3"/>
          <w:numId w:val="8"/>
        </w:numPr>
      </w:pPr>
      <w:r>
        <w:t>Multinasional Layer</w:t>
      </w:r>
    </w:p>
    <w:p w14:paraId="6CEF22B7" w14:textId="77777777" w:rsidR="0089695B" w:rsidRDefault="0089695B" w:rsidP="002D5587">
      <w:pPr>
        <w:pStyle w:val="TEXT"/>
        <w:ind w:firstLine="720"/>
      </w:pPr>
      <w:r>
        <w:t>Convolutional Layer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2D13C4F6" w14:textId="6753EA92" w:rsidR="0089695B" w:rsidRDefault="0089695B" w:rsidP="00DF02BA">
      <w:pPr>
        <w:pStyle w:val="TEXT"/>
        <w:numPr>
          <w:ilvl w:val="3"/>
          <w:numId w:val="8"/>
        </w:numPr>
      </w:pPr>
      <w:r>
        <w:t xml:space="preserve"> Pooling Layer</w:t>
      </w:r>
    </w:p>
    <w:p w14:paraId="6A77DC38" w14:textId="77777777" w:rsidR="0089695B" w:rsidRDefault="0089695B" w:rsidP="002D5587">
      <w:pPr>
        <w:pStyle w:val="TEXT"/>
        <w:ind w:firstLine="720"/>
      </w:pPr>
      <w:r>
        <w:t>Pooling Layer bertugas untuk mengurangi dimensi pada data gambar dengan melakukan operasi pooling, seperti max pooling atau average pooling. Operasi ini dilakukan dengan memilih nilai terbesar atau rata-rata pada area tertentu dari data gambar. Tujuannya adalah untuk mengurangi jumlah parameter pada model dan mempercepat proses training.</w:t>
      </w:r>
    </w:p>
    <w:p w14:paraId="13483BCB" w14:textId="276E3E3C" w:rsidR="0089695B" w:rsidRDefault="0089695B" w:rsidP="00DF02BA">
      <w:pPr>
        <w:pStyle w:val="TEXT"/>
        <w:numPr>
          <w:ilvl w:val="3"/>
          <w:numId w:val="8"/>
        </w:numPr>
      </w:pPr>
      <w:r>
        <w:t xml:space="preserve"> Fully-Connected Layer</w:t>
      </w:r>
    </w:p>
    <w:p w14:paraId="552AA05A" w14:textId="77777777" w:rsidR="0089695B" w:rsidRDefault="0089695B" w:rsidP="002D5587">
      <w:pPr>
        <w:pStyle w:val="TEXT"/>
        <w:ind w:firstLine="720"/>
      </w:pPr>
      <w:r>
        <w:t>Fully-Connected Layer adalah lapisan terakhir pada CNN yang bertugas untuk menghubungkan fitur-fitur yang sudah dihasilkan oleh lapisan sebelumnya ke dalam kelas-kelas atau label-label yang sesuai dengan data gambar yang diberikan. Lapisan ini menggunakan algoritma seperti softmax atau sigmoid untuk menghasilkan probabilitas pada setiap kelas.</w:t>
      </w:r>
    </w:p>
    <w:p w14:paraId="5F569315" w14:textId="64BCB741" w:rsidR="0089695B" w:rsidRDefault="0089695B" w:rsidP="00DF02BA">
      <w:pPr>
        <w:pStyle w:val="TEXT"/>
        <w:numPr>
          <w:ilvl w:val="3"/>
          <w:numId w:val="8"/>
        </w:numPr>
      </w:pPr>
      <w:r>
        <w:t>Activation Function</w:t>
      </w:r>
    </w:p>
    <w:p w14:paraId="1755662C" w14:textId="77777777" w:rsidR="0089695B" w:rsidRDefault="0089695B" w:rsidP="002D5587">
      <w:pPr>
        <w:pStyle w:val="TEXT"/>
        <w:ind w:firstLine="720"/>
      </w:pPr>
      <w:r>
        <w:t xml:space="preserve">Activation Function adalah fungsi matematika yang digunakan untuk menambahkan non-linearitas pada model CNN. Fungsi ini diterapkan pada setiap </w:t>
      </w:r>
      <w:r>
        <w:lastRenderedPageBreak/>
        <w:t>neuron pada lapisan CNN, sehingga memungkinkan model untuk mempelajari hubungan non-linear antara fitur-fitur pada data gambar.</w:t>
      </w:r>
    </w:p>
    <w:p w14:paraId="423D5BC8" w14:textId="7A8FCB50" w:rsidR="0089695B" w:rsidRDefault="0089695B" w:rsidP="00DF02BA">
      <w:pPr>
        <w:pStyle w:val="TEXT"/>
        <w:numPr>
          <w:ilvl w:val="3"/>
          <w:numId w:val="8"/>
        </w:numPr>
      </w:pPr>
      <w:r>
        <w:t>Loss Function</w:t>
      </w:r>
    </w:p>
    <w:p w14:paraId="54AFDE30" w14:textId="7977C64D" w:rsidR="002B5812" w:rsidRDefault="0089695B" w:rsidP="002D5587">
      <w:pPr>
        <w:pStyle w:val="TEXT"/>
        <w:ind w:firstLine="720"/>
      </w:pPr>
      <w:r>
        <w:t>Loss Function adalah fungsi matematika yang digunakan untuk menghitung kesalahan (error) antara hasil prediksi dan label sebenarnya pada data gambar. Loss Function ini akan menjadi acuan bagi model untuk mengoptimalkan parameter pada setiap lapisan, sehingga dapat memperbaiki performa model pada setiap iterasi training.</w:t>
      </w:r>
    </w:p>
    <w:p w14:paraId="02FF7D20" w14:textId="124DF0D4" w:rsidR="0089695B" w:rsidRDefault="0089695B" w:rsidP="002D5587">
      <w:pPr>
        <w:pStyle w:val="TEXT"/>
        <w:jc w:val="center"/>
      </w:pPr>
      <w:r w:rsidRPr="0089695B">
        <w:rPr>
          <w:noProof/>
          <w:lang w:val="en-US"/>
        </w:rPr>
        <w:drawing>
          <wp:inline distT="0" distB="0" distL="114300" distR="114300" wp14:anchorId="6FF832AC" wp14:editId="25BEE870">
            <wp:extent cx="2590800" cy="6121821"/>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emasanRusak.drawio (1)"/>
                    <pic:cNvPicPr>
                      <a:picLocks noChangeAspect="1"/>
                    </pic:cNvPicPr>
                  </pic:nvPicPr>
                  <pic:blipFill>
                    <a:blip r:embed="rId17"/>
                    <a:stretch>
                      <a:fillRect/>
                    </a:stretch>
                  </pic:blipFill>
                  <pic:spPr>
                    <a:xfrm>
                      <a:off x="0" y="0"/>
                      <a:ext cx="2596716" cy="6135799"/>
                    </a:xfrm>
                    <a:prstGeom prst="rect">
                      <a:avLst/>
                    </a:prstGeom>
                  </pic:spPr>
                </pic:pic>
              </a:graphicData>
            </a:graphic>
          </wp:inline>
        </w:drawing>
      </w:r>
    </w:p>
    <w:p w14:paraId="531CB587" w14:textId="0C8E1037" w:rsidR="0089695B" w:rsidRDefault="002D5587" w:rsidP="002D5587">
      <w:pPr>
        <w:pStyle w:val="zbagan"/>
      </w:pPr>
      <w:bookmarkStart w:id="19" w:name="_Toc129763235"/>
      <w:r>
        <w:t>Bagan</w:t>
      </w:r>
      <w:r w:rsidR="0089695B">
        <w:t xml:space="preserve"> 2.1. Flowchart Rancangan</w:t>
      </w:r>
      <w:bookmarkEnd w:id="19"/>
    </w:p>
    <w:p w14:paraId="4C122FEF" w14:textId="77777777" w:rsidR="0089695B" w:rsidRDefault="0089695B" w:rsidP="00DF02BA">
      <w:pPr>
        <w:pStyle w:val="TEXT"/>
      </w:pPr>
    </w:p>
    <w:p w14:paraId="43DCE1E4" w14:textId="21F93B76" w:rsidR="00711BCA" w:rsidRDefault="00711BCA" w:rsidP="00711BCA">
      <w:pPr>
        <w:pStyle w:val="A2"/>
        <w:numPr>
          <w:ilvl w:val="1"/>
          <w:numId w:val="8"/>
        </w:numPr>
        <w:spacing w:after="0" w:line="360" w:lineRule="auto"/>
      </w:pPr>
      <w:bookmarkStart w:id="20" w:name="_Toc129755573"/>
      <w:r>
        <w:t>Penelitian Relevan</w:t>
      </w:r>
      <w:bookmarkEnd w:id="20"/>
    </w:p>
    <w:p w14:paraId="40412C2F" w14:textId="3A0E340B" w:rsidR="00794F97" w:rsidRDefault="00711BCA" w:rsidP="00137C4D">
      <w:pPr>
        <w:pStyle w:val="TEXT"/>
        <w:ind w:firstLine="720"/>
      </w:pPr>
      <w:r>
        <w:t>Untuk mendukung penelitian ini,</w:t>
      </w:r>
      <w:r w:rsidR="002B5812">
        <w:t xml:space="preserve"> maka diperlukan kajian terhadap penelitian sebelumnya yang berkaitan dengan penelitian yang akan dikembangkan baik secara langsung maupun tidak langsung.</w:t>
      </w:r>
      <w:r w:rsidR="00871E7A">
        <w:t xml:space="preserve"> Berikut merupakan penjelasan singkat dari penelitian terdahulu:</w:t>
      </w:r>
    </w:p>
    <w:p w14:paraId="4DEF4E41" w14:textId="77777777" w:rsidR="00794F97" w:rsidRDefault="00794F97" w:rsidP="00DF02BA">
      <w:pPr>
        <w:pStyle w:val="TEXT"/>
      </w:pPr>
    </w:p>
    <w:p w14:paraId="62AEFA72" w14:textId="249C4085" w:rsidR="002B5812" w:rsidRPr="00794F97" w:rsidRDefault="00871E7A" w:rsidP="00DF02BA">
      <w:pPr>
        <w:pStyle w:val="TEXT"/>
        <w:numPr>
          <w:ilvl w:val="2"/>
          <w:numId w:val="8"/>
        </w:numPr>
        <w:rPr>
          <w:b/>
          <w:bCs/>
        </w:rPr>
      </w:pPr>
      <w:bookmarkStart w:id="21" w:name="_Toc129755574"/>
      <w:r w:rsidRPr="00137C4D">
        <w:rPr>
          <w:rStyle w:val="A3Char"/>
        </w:rPr>
        <w:t>YOLOv4 dan Mask R-CNN Untuk Deteksi Kerusakan Pada Karung</w:t>
      </w:r>
      <w:bookmarkEnd w:id="21"/>
      <w:r w:rsidR="00E6578C" w:rsidRPr="00137C4D">
        <w:rPr>
          <w:rStyle w:val="A3Char"/>
        </w:rPr>
        <w:t xml:space="preserve"> </w:t>
      </w:r>
      <w:r w:rsidR="00E6578C" w:rsidRPr="00E6578C">
        <w:fldChar w:fldCharType="begin"/>
      </w:r>
      <w:r w:rsidR="00E6578C" w:rsidRPr="00E6578C">
        <w:instrText xml:space="preserve"> ADDIN ZOTERO_ITEM CSL_CITATION {"citationID":"EBJ7dD1g","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rsidR="00E6578C" w:rsidRPr="00E6578C">
        <w:fldChar w:fldCharType="separate"/>
      </w:r>
      <w:r w:rsidR="00E6578C" w:rsidRPr="00E6578C">
        <w:t>(Setyaningsih &amp; Edy, 2022)</w:t>
      </w:r>
      <w:r w:rsidR="00E6578C" w:rsidRPr="00E6578C">
        <w:fldChar w:fldCharType="end"/>
      </w:r>
    </w:p>
    <w:p w14:paraId="5D2EA1A3" w14:textId="3ADE76B2" w:rsidR="00871E7A" w:rsidRDefault="00871E7A" w:rsidP="00137C4D">
      <w:pPr>
        <w:pStyle w:val="TEXT"/>
        <w:ind w:firstLine="720"/>
      </w:pPr>
      <w:r>
        <w:t>Penelitian ini bertujuan untuk mengembangkan model deteksi kerusakan pada karung komoditi menggunakan dua model deep learning, yaitu YOLOv4 dan Mask R-CNN. Penulis menggunakan dataset yang terdiri dari gambar karung komoditi dengan kerusakan seperti robek, bolong, dan bercak.</w:t>
      </w:r>
      <w:r w:rsidR="00423721">
        <w:t xml:space="preserve"> </w:t>
      </w:r>
      <w:r>
        <w:t>Berikut adalah tahapan-tahapan training model:</w:t>
      </w:r>
    </w:p>
    <w:p w14:paraId="77B4AE90" w14:textId="77777777" w:rsidR="00423721" w:rsidRDefault="00423721" w:rsidP="00DF02BA">
      <w:pPr>
        <w:pStyle w:val="TEXT"/>
        <w:numPr>
          <w:ilvl w:val="0"/>
          <w:numId w:val="10"/>
        </w:numPr>
      </w:pPr>
      <w:r>
        <w:t>Pra-pemrosesan dataset: Data diatur menjadi bentuk yang sesuai dengan model YOLOv4.</w:t>
      </w:r>
    </w:p>
    <w:p w14:paraId="6999C41B" w14:textId="77777777" w:rsidR="00423721" w:rsidRDefault="00423721" w:rsidP="00DF02BA">
      <w:pPr>
        <w:pStyle w:val="TEXT"/>
        <w:numPr>
          <w:ilvl w:val="0"/>
          <w:numId w:val="10"/>
        </w:numPr>
      </w:pPr>
      <w:r>
        <w:t>Pelatihan model: Model YOLOv4 dilatih dengan data pelatihan menggunakan algoritma Stochastic Gradient Descent (SGD) dengan learning rate sebesar 0,001, momentum sebesar 0,9, dan weight decay sebesar 0,0005. Pelatihan dilakukan selama 5000 epoch dengan batch size sebesar 4.</w:t>
      </w:r>
    </w:p>
    <w:p w14:paraId="037C4B08" w14:textId="4ADAA563" w:rsidR="00423721" w:rsidRDefault="00423721" w:rsidP="00DF02BA">
      <w:pPr>
        <w:pStyle w:val="TEXT"/>
        <w:numPr>
          <w:ilvl w:val="0"/>
          <w:numId w:val="10"/>
        </w:numPr>
      </w:pPr>
      <w:r>
        <w:t>Evaluasi model: Model YOLOv4 dievaluasi menggunakan metrik Average Precision (AP) dengan IoU (Intersection over Union) threshold sebesar 0,5.</w:t>
      </w:r>
    </w:p>
    <w:p w14:paraId="41F11555" w14:textId="24D40777" w:rsidR="00871E7A" w:rsidRDefault="00871E7A" w:rsidP="00137C4D">
      <w:pPr>
        <w:pStyle w:val="TEXT"/>
        <w:ind w:firstLine="720"/>
      </w:pPr>
      <w:r>
        <w:t>Hasil eksperimen menunjukkan bahwa kedua model deep learning dapat digunakan untuk deteksi kerusakan pada karung komoditi. Model YOLOv4 mencapai akurasi deteksi sebesar 96,71%, sementara Model Mask R-CNN mencapai akurasi deteksi sebesar 97,06%. Namun, Model Mask R-CNN memerlukan waktu komputasi yang lebih lama dibandingkan dengan Model YOLOv4.</w:t>
      </w:r>
      <w:r w:rsidR="00D4204A">
        <w:t xml:space="preserve"> </w:t>
      </w:r>
      <w:r>
        <w:t xml:space="preserve">Studi ini memberikan kontribusi dalam pengembangan teknologi deteksi kerusakan pada karung komoditi yang dapat membantu meningkatkan kualitas produk dan efisiensi produksi di industri. Selain itu, studi ini juga menunjukkan perbandingan antara dua model deep learning yang populer dalam deteksi objek, </w:t>
      </w:r>
      <w:r>
        <w:lastRenderedPageBreak/>
        <w:t>yaitu YOLOv4 dan Mask R-CNN, yang dapat membantu peneliti dan praktisi dalam memilih model yang tepat untuk tugas deteksi objek yang serupa.</w:t>
      </w:r>
    </w:p>
    <w:p w14:paraId="224940C8" w14:textId="77777777" w:rsidR="00423721" w:rsidRDefault="00423721" w:rsidP="00DF02BA">
      <w:pPr>
        <w:pStyle w:val="TEXT"/>
      </w:pPr>
    </w:p>
    <w:p w14:paraId="63B77F6A" w14:textId="5C1B5E2D" w:rsidR="00871E7A" w:rsidRPr="00794F97" w:rsidRDefault="00871E7A" w:rsidP="00DF02BA">
      <w:pPr>
        <w:pStyle w:val="TEXT"/>
        <w:numPr>
          <w:ilvl w:val="2"/>
          <w:numId w:val="8"/>
        </w:numPr>
      </w:pPr>
      <w:bookmarkStart w:id="22" w:name="_Toc129755575"/>
      <w:r w:rsidRPr="00137C4D">
        <w:rPr>
          <w:rStyle w:val="A3Char"/>
        </w:rPr>
        <w:t>Pendeteksian Kerusakan Kemasan Makanan Menggunakan Tensorflow dan Convolutional Neural Network</w:t>
      </w:r>
      <w:r w:rsidR="00E6578C" w:rsidRPr="00137C4D">
        <w:rPr>
          <w:rStyle w:val="A3Char"/>
        </w:rPr>
        <w:t xml:space="preserve"> (</w:t>
      </w:r>
      <w:bookmarkEnd w:id="22"/>
      <w:r w:rsidR="00E6578C">
        <w:t>Setiawan et al., 2020)</w:t>
      </w:r>
    </w:p>
    <w:p w14:paraId="123B6496" w14:textId="77777777" w:rsidR="00423721" w:rsidRDefault="00423721" w:rsidP="00137C4D">
      <w:pPr>
        <w:pStyle w:val="TEXT"/>
        <w:ind w:firstLine="720"/>
      </w:pPr>
      <w:r>
        <w:t>Dalam penelitian yang dilakukan oleh Kusumawardani dan Karningsih (2020), terdapat 3 tahapan utama dalam pengembangan model deteksi dan klasifikasi cacat pada kemasan kaleng menggunakan Convolutional Neural Network (CNN), yaitu:</w:t>
      </w:r>
    </w:p>
    <w:p w14:paraId="0B8E7815" w14:textId="36D83FAD" w:rsidR="00423721" w:rsidRPr="00423721" w:rsidRDefault="00423721" w:rsidP="00DF02BA">
      <w:pPr>
        <w:pStyle w:val="TEXT"/>
        <w:numPr>
          <w:ilvl w:val="3"/>
          <w:numId w:val="8"/>
        </w:numPr>
      </w:pPr>
      <w:r w:rsidRPr="00423721">
        <w:t>Pengumpulan data dan preprocessing</w:t>
      </w:r>
    </w:p>
    <w:p w14:paraId="73A169D5" w14:textId="77777777" w:rsidR="00423721" w:rsidRDefault="00423721" w:rsidP="00137C4D">
      <w:pPr>
        <w:pStyle w:val="TEXT"/>
        <w:ind w:firstLine="720"/>
      </w:pPr>
      <w:r>
        <w:t>Dataset yang digunakan terdiri dari 1200 gambar kemasan kaleng yang terdiri dari tiga jenis cacat, yaitu retak, penyok, dan keriput. Gambar-gambar tersebut diproses dengan melakukan augmentasi data seperti flipping, rotation, dan zooming untuk meningkatkan variasi data.</w:t>
      </w:r>
    </w:p>
    <w:p w14:paraId="12661707" w14:textId="25566334" w:rsidR="00423721" w:rsidRPr="00423721" w:rsidRDefault="00423721" w:rsidP="00DF02BA">
      <w:pPr>
        <w:pStyle w:val="TEXT"/>
        <w:numPr>
          <w:ilvl w:val="3"/>
          <w:numId w:val="8"/>
        </w:numPr>
      </w:pPr>
      <w:r w:rsidRPr="00423721">
        <w:t>Training model CNN</w:t>
      </w:r>
    </w:p>
    <w:p w14:paraId="718E2AC0" w14:textId="77777777" w:rsidR="00423721" w:rsidRDefault="00423721" w:rsidP="00137C4D">
      <w:pPr>
        <w:pStyle w:val="TEXT"/>
        <w:ind w:firstLine="720"/>
      </w:pPr>
      <w:r>
        <w:t>Model CNN dikembangkan dengan menggunakan arsitektur Convolutional Neural Network (CNN) yang terdiri dari 6 layer, yaitu Convolutional Layer, Maxpooling Layer, Batch Normalization Layer, Dropout Layer, Flatten Layer, dan Dense Layer. Model CNN tersebut kemudian dilatih menggunakan data latih yang telah diproses sebelumnya. Hasil dari pelatihan tersebut menunjukkan bahwa model CNN mampu mendeteksi cacat pada kemasan kaleng dengan akurasi yang baik.</w:t>
      </w:r>
    </w:p>
    <w:p w14:paraId="760B0554" w14:textId="69AE5FB1" w:rsidR="00423721" w:rsidRPr="00423721" w:rsidRDefault="00423721" w:rsidP="00DF02BA">
      <w:pPr>
        <w:pStyle w:val="TEXT"/>
        <w:numPr>
          <w:ilvl w:val="3"/>
          <w:numId w:val="8"/>
        </w:numPr>
      </w:pPr>
      <w:r w:rsidRPr="00423721">
        <w:t>Evaluasi model CNN</w:t>
      </w:r>
    </w:p>
    <w:p w14:paraId="48C8755A" w14:textId="619A05E8" w:rsidR="00423721" w:rsidRDefault="00423721" w:rsidP="00137C4D">
      <w:pPr>
        <w:pStyle w:val="TEXT"/>
        <w:ind w:firstLine="720"/>
      </w:pPr>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0ED20FA2" w14:textId="0B7868C5" w:rsidR="00871E7A" w:rsidRDefault="00423721" w:rsidP="00137C4D">
      <w:pPr>
        <w:pStyle w:val="TEXT"/>
        <w:ind w:firstLine="720"/>
      </w:pPr>
      <w:r>
        <w:t xml:space="preserve">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w:t>
      </w:r>
      <w:r>
        <w:lastRenderedPageBreak/>
        <w:t>penggunaan teknologi CNN dapat membantu mengurangi waktu dan biaya yang diperlukan untuk memeriksa setiap kemasan kaleng secara manual.</w:t>
      </w:r>
    </w:p>
    <w:p w14:paraId="2557F2BC" w14:textId="77777777" w:rsidR="00423721" w:rsidRDefault="00423721" w:rsidP="00DF02BA">
      <w:pPr>
        <w:pStyle w:val="TEXT"/>
      </w:pPr>
    </w:p>
    <w:p w14:paraId="1879AC42" w14:textId="6C48101F" w:rsidR="00871E7A" w:rsidRPr="00794F97" w:rsidRDefault="00871E7A" w:rsidP="00DF02BA">
      <w:pPr>
        <w:pStyle w:val="TEXT"/>
        <w:numPr>
          <w:ilvl w:val="2"/>
          <w:numId w:val="8"/>
        </w:numPr>
      </w:pPr>
      <w:bookmarkStart w:id="23" w:name="_Toc129755576"/>
      <w:r w:rsidRPr="00137C4D">
        <w:rPr>
          <w:rStyle w:val="A3Char"/>
        </w:rPr>
        <w:t>Penerapan Convolutional Neural Network Deep Learning Dalam Pendeteksian Citra Biji Jagung Kering</w:t>
      </w:r>
      <w:bookmarkEnd w:id="23"/>
      <w:r w:rsidR="00E6578C" w:rsidRPr="00137C4D">
        <w:rPr>
          <w:rStyle w:val="A3Char"/>
        </w:rPr>
        <w:t xml:space="preserve"> </w:t>
      </w:r>
      <w:r w:rsidR="00E6578C">
        <w:fldChar w:fldCharType="begin"/>
      </w:r>
      <w:r w:rsidR="00E6578C">
        <w:instrText xml:space="preserve"> ADDIN ZOTERO_ITEM CSL_CITATION {"citationID":"Uv53n4Gs","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rsidR="00E6578C">
        <w:fldChar w:fldCharType="separate"/>
      </w:r>
      <w:r w:rsidR="00E6578C" w:rsidRPr="00E6578C">
        <w:t>(TiaraSari &amp; Haryatmi, 2021)</w:t>
      </w:r>
      <w:r w:rsidR="00E6578C">
        <w:fldChar w:fldCharType="end"/>
      </w:r>
    </w:p>
    <w:p w14:paraId="10187271" w14:textId="5EB6BC99" w:rsidR="00797CA2" w:rsidRDefault="00797CA2" w:rsidP="00137C4D">
      <w:pPr>
        <w:pStyle w:val="TEXT"/>
        <w:ind w:firstLine="720"/>
      </w:pPr>
      <w:r>
        <w:t>Dalam jurnal "Penerapan Convolutional Neural Network Deep Learning Dalam Pendeteksian Citra Biji Jagung Kering" yang ditulis oleh TiaraSari dan Haryatmi (2021), dijelaskan mengenai penerapan Convolutional Neural Network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r w:rsidR="00D4204A">
        <w:t xml:space="preserve"> </w:t>
      </w: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w:t>
      </w:r>
      <w:r w:rsidR="00137C4D">
        <w:t xml:space="preserve"> </w:t>
      </w:r>
      <w:r>
        <w:t>Secara keseluruhan, penelitian ini menunjukkan bahwa penggunaan teknologi CNN dapat memberikan manfaat yang besar dalam bidang pengolahan citra dan pendeteksian cacat pada produk, khususnya pada bidang pertanian dan pangan.</w:t>
      </w:r>
    </w:p>
    <w:p w14:paraId="070A829E" w14:textId="77777777" w:rsidR="00D4204A" w:rsidRDefault="00D4204A" w:rsidP="00DF02BA">
      <w:pPr>
        <w:pStyle w:val="TEXT"/>
      </w:pPr>
    </w:p>
    <w:p w14:paraId="19B0D8AE" w14:textId="2B1B9EBB" w:rsidR="00797CA2" w:rsidRDefault="00797CA2" w:rsidP="00DF02BA">
      <w:pPr>
        <w:pStyle w:val="TEXT"/>
        <w:numPr>
          <w:ilvl w:val="2"/>
          <w:numId w:val="8"/>
        </w:numPr>
      </w:pPr>
      <w:bookmarkStart w:id="24" w:name="_Toc129755577"/>
      <w:r w:rsidRPr="00137C4D">
        <w:rPr>
          <w:rStyle w:val="A3Char"/>
        </w:rPr>
        <w:t>A YOLO-based Real-time Packaging Defect Detection System</w:t>
      </w:r>
      <w:bookmarkEnd w:id="24"/>
      <w:r w:rsidR="00E6578C">
        <w:t xml:space="preserve"> </w:t>
      </w:r>
      <w:r w:rsidR="00E6578C">
        <w:fldChar w:fldCharType="begin"/>
      </w:r>
      <w:r w:rsidR="00E6578C">
        <w:instrText xml:space="preserve"> ADDIN ZOTERO_ITEM CSL_CITATION {"citationID":"rQG65iMb","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rsidR="00E6578C">
        <w:fldChar w:fldCharType="separate"/>
      </w:r>
      <w:r w:rsidR="00E6578C" w:rsidRPr="00E6578C">
        <w:t>(Vu et al., 2023)</w:t>
      </w:r>
      <w:r w:rsidR="00E6578C">
        <w:fldChar w:fldCharType="end"/>
      </w:r>
    </w:p>
    <w:p w14:paraId="23A13656" w14:textId="5C629DDB" w:rsidR="00797CA2" w:rsidRDefault="00797CA2" w:rsidP="00137C4D">
      <w:pPr>
        <w:pStyle w:val="TEXT"/>
        <w:ind w:firstLine="720"/>
      </w:pPr>
      <w:r w:rsidRPr="00797CA2">
        <w:t>Pham dan Chang (2023) dalam jurnal "A YOLO-based Real-time Packaging Defect Detection System" membahas tentang pengembangan sistem pendeteksi cacat kemasan real-time berbasis YOLO (You Only Look Once) menggunakan teknik deep learning.</w:t>
      </w:r>
      <w:r>
        <w:t xml:space="preserve"> </w:t>
      </w:r>
      <w:r w:rsidRPr="00797CA2">
        <w:t>Penelitian ini bertujuan untuk mengatasi masalah deteksi cacat kemasan yang masih bergantung pada pengamatan manual, sehingga memerlukan waktu yang lama dan tidak efisien. Oleh karena itu, penulis mengembangkan sistem pendeteksi cacat kemasan yang dapat bekerja secara real-</w:t>
      </w:r>
      <w:r w:rsidRPr="00797CA2">
        <w:lastRenderedPageBreak/>
        <w:t>time dan efisien.</w:t>
      </w:r>
      <w:r w:rsidR="00D4204A">
        <w:t xml:space="preserve"> </w:t>
      </w:r>
      <w:r w:rsidRPr="00797CA2">
        <w:t>Sistem pendeteksi yang dikembangkan menggunakan arsitektur YOLOv3 untuk mendeteksi cacat pada kemasan secara real-time. YOLOv3 merupakan salah satu teknik deep learning yang paling umum digunakan dalam pendeteksian objek karena kecepatan dan akurasi yang baik.</w:t>
      </w:r>
      <w:r>
        <w:t xml:space="preserve"> </w:t>
      </w:r>
      <w:r w:rsidRPr="00797CA2">
        <w:t>Pada penelitian ini, penulis mengumpulkan 7 jenis cacat pada kemasan berbahan karton dan aluminium foil sebagai sampel data latih. Kemudian, data latih tersebut diolah dengan teknik augmentasi data untuk menghindari overfitting pada model CNN yang digunakan.</w:t>
      </w:r>
      <w:r w:rsidR="00D4204A">
        <w:t xml:space="preserve"> </w:t>
      </w:r>
      <w:r w:rsidRPr="00797CA2">
        <w:t>Hasil evaluasi menunjukkan bahwa sistem pendeteksi cacat kemasan yang dikembangkan memiliki akurasi yang baik, dengan nilai rata-rata F1 score sebesar 0,87. Dalam pengujian sistem real-time, sistem pendeteksi cacat kemasan berhasil mendeteksi cacat pada kemasan dengan kecepatan 30 fps (frame per second), sehingga sistem dapat digunakan dalam industri yang membutuhkan pendeteksi cacat pada kemasan dengan kecepatan tinggi.</w:t>
      </w:r>
      <w:r w:rsidR="00D4204A">
        <w:t xml:space="preserve"> </w:t>
      </w:r>
      <w:r w:rsidRPr="00797CA2">
        <w:t>Secara keseluruhan, penelitian ini menunjukkan bahwa pendekatan YOLOv3 dalam pengembangan sistem pendeteksi cacat kemasan dapat memberikan hasil yang baik dalam deteksi cacat pada kemasan secara real-time. Sistem yang dikembangkan dapat membantu meningkatkan efisiensi dan akurasi dalam deteksi cacat pada kemasan, sehingga dapat mengurangi kerugian pada industri yang bergantung pada kemasan yang berkualitas baik</w:t>
      </w:r>
    </w:p>
    <w:p w14:paraId="28A121C4" w14:textId="77777777" w:rsidR="00797CA2" w:rsidRPr="00797CA2" w:rsidRDefault="00797CA2" w:rsidP="00DF02BA">
      <w:pPr>
        <w:pStyle w:val="TEXT"/>
      </w:pPr>
    </w:p>
    <w:p w14:paraId="33D5CE0E" w14:textId="6B2615A1" w:rsidR="00797CA2" w:rsidRDefault="00797CA2" w:rsidP="00DF02BA">
      <w:pPr>
        <w:pStyle w:val="TEXT"/>
        <w:numPr>
          <w:ilvl w:val="2"/>
          <w:numId w:val="8"/>
        </w:numPr>
      </w:pPr>
      <w:bookmarkStart w:id="25" w:name="_Toc129755578"/>
      <w:r w:rsidRPr="00137C4D">
        <w:rPr>
          <w:rStyle w:val="A3Char"/>
        </w:rPr>
        <w:t>Deep-RIC: Plastic Waste Classification using Deep Learning and Resin Identification Codes (RIC)</w:t>
      </w:r>
      <w:bookmarkEnd w:id="25"/>
      <w:r w:rsidR="00E6578C" w:rsidRPr="00137C4D">
        <w:rPr>
          <w:rStyle w:val="A3Char"/>
        </w:rPr>
        <w:t xml:space="preserve"> </w:t>
      </w:r>
      <w:r w:rsidR="00E6578C">
        <w:fldChar w:fldCharType="begin"/>
      </w:r>
      <w:r w:rsidR="00E6578C">
        <w:instrText xml:space="preserve"> ADDIN ZOTERO_ITEM CSL_CITATION {"citationID":"ilPQEnGN","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rsidR="00E6578C">
        <w:fldChar w:fldCharType="separate"/>
      </w:r>
      <w:r w:rsidR="00E6578C" w:rsidRPr="00E6578C">
        <w:t>(Listyalina et al., 2022)</w:t>
      </w:r>
      <w:r w:rsidR="00E6578C">
        <w:fldChar w:fldCharType="end"/>
      </w:r>
    </w:p>
    <w:p w14:paraId="40D6E3FE" w14:textId="40C10CCF" w:rsidR="00797CA2" w:rsidRDefault="00797CA2" w:rsidP="00137C4D">
      <w:pPr>
        <w:pStyle w:val="TEXT"/>
        <w:ind w:firstLine="720"/>
      </w:pPr>
      <w:r>
        <w:t>Penelitian ini bertujuan untuk membantu dalam pengelolaan sampah plastik dengan melakukan klasifikasi secara otomatis menggunakan teknik deep learning dan RIC. RIC adalah kode identifikasi resin yang digunakan pada produk plastik untuk memudahkan proses pengolahan Kembali. Sistem klasifikasi yang dikembangkan menggunakan arsitektur deep learning yaitu Convolutional Neural Network (CNN) dengan transfer learning menggunakan model MobileNetV2 sebagai pre-trained model. Model tersebut dilatih menggunakan dataset sampah plastik dengan 6 kategori berbeda sesuai dengan RIC. Dataset yang digunakan dalam penelitian ini diperoleh dari pengambilan gambar langsung dari sampah plastik yang tersedia. Gambar yang diambil kemudian diberi label dengan RIC yang sesuai untuk klasifikasi.</w:t>
      </w:r>
      <w:r w:rsidR="00D4204A">
        <w:t xml:space="preserve"> </w:t>
      </w:r>
      <w:r>
        <w:t xml:space="preserve">Hasil evaluasi menunjukkan bahwa sistem klasifikasi yang </w:t>
      </w:r>
      <w:r>
        <w:lastRenderedPageBreak/>
        <w:t>dikembangkan memiliki tingkat akurasi yang baik, dengan nilai akurasi rata-rata sebesar 91,44%. Sistem ini dapat memproses sampah plastik dalam jumlah besar dengan cepat dan akurat. Penelitian ini menunjukkan bahwa deep learning dan RIC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710079E9" w14:textId="77777777" w:rsidR="00797CA2" w:rsidRPr="00797CA2" w:rsidRDefault="00797CA2" w:rsidP="00DF02BA">
      <w:pPr>
        <w:pStyle w:val="TEXT"/>
      </w:pPr>
    </w:p>
    <w:p w14:paraId="751A3889" w14:textId="09143D92" w:rsidR="00797CA2" w:rsidRDefault="00797CA2" w:rsidP="00DF02BA">
      <w:pPr>
        <w:pStyle w:val="TEXT"/>
        <w:numPr>
          <w:ilvl w:val="2"/>
          <w:numId w:val="8"/>
        </w:numPr>
      </w:pPr>
      <w:bookmarkStart w:id="26" w:name="_Toc129755579"/>
      <w:r w:rsidRPr="00137C4D">
        <w:rPr>
          <w:rStyle w:val="A3Char"/>
        </w:rPr>
        <w:t>Deteksi Bakteri Pada Produk Makanan Kemasan Menggunakan Algoritma Naïve Bayes</w:t>
      </w:r>
      <w:bookmarkEnd w:id="26"/>
      <w:r w:rsidR="00E6578C">
        <w:t xml:space="preserve"> </w:t>
      </w:r>
      <w:r w:rsidR="00E6578C">
        <w:fldChar w:fldCharType="begin"/>
      </w:r>
      <w:r w:rsidR="00E6578C">
        <w:instrText xml:space="preserve"> ADDIN ZOTERO_ITEM CSL_CITATION {"citationID":"cdOk1Eyi","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sidR="00E6578C">
        <w:fldChar w:fldCharType="separate"/>
      </w:r>
      <w:r w:rsidR="00E6578C" w:rsidRPr="00E6578C">
        <w:t>(Priyanti, 2021)</w:t>
      </w:r>
      <w:r w:rsidR="00E6578C">
        <w:fldChar w:fldCharType="end"/>
      </w:r>
    </w:p>
    <w:p w14:paraId="1ECB96A6" w14:textId="5638C152" w:rsidR="00797CA2" w:rsidRDefault="00797CA2" w:rsidP="00137C4D">
      <w:pPr>
        <w:pStyle w:val="TEXT"/>
        <w:ind w:firstLine="720"/>
      </w:pPr>
      <w:r>
        <w:t>Penelitian ini bertujuan untuk membantu dalam pengendalian kualitas produk makanan kemasan dengan melakukan deteksi bakteri secara cepat dan akurat. Algoritma Naïve Bayes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w:t>
      </w:r>
      <w:r w:rsidR="00D4204A">
        <w:t xml:space="preserve"> </w:t>
      </w:r>
      <w:r>
        <w:t xml:space="preserve">Data yang telah dikumpulkan kemudian diolah dan dilakukan preprocessing dengan menggunakan beberapa teknik seperti filtering, smoothing, dan scaling. Setelah itu, dilakukan pelatihan pada algoritma Naïve Bayes dengan menggunakan data yang telah diolah. </w:t>
      </w:r>
      <w:r w:rsidR="00D4204A">
        <w:t xml:space="preserve"> </w:t>
      </w:r>
      <w:r>
        <w:t>Hasil evaluasi menunjukkan bahwa algoritma Naïve Bayes dapat digunakan untuk mendeteksi bakteri pada produk makanan kemasan dengan tingkat akurasi yang baik, yaitu sebesar 90,62%. Dalam penelitian ini, Naïve Bayes berhasil mengklasifikasikan data produk makanan kemasan dengan baik dan dapat membantu dalam pengendalian kualitas produk makanan kemasan secara efektif.</w:t>
      </w:r>
      <w:r w:rsidR="00E36ADA">
        <w:t xml:space="preserve"> </w:t>
      </w:r>
      <w:r>
        <w:t>Penelitian ini menunjukkan bahwa algoritma Naïve Bayes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56D279AE" w14:textId="77777777" w:rsidR="0016529D" w:rsidRDefault="0016529D" w:rsidP="00DF02BA">
      <w:pPr>
        <w:pStyle w:val="TEXT"/>
      </w:pPr>
    </w:p>
    <w:p w14:paraId="39C5C309" w14:textId="24F808FD" w:rsidR="00E36ADA" w:rsidRPr="00E36ADA" w:rsidRDefault="00E36ADA" w:rsidP="00DF02BA">
      <w:pPr>
        <w:pStyle w:val="TEXT"/>
        <w:numPr>
          <w:ilvl w:val="2"/>
          <w:numId w:val="8"/>
        </w:numPr>
      </w:pPr>
      <w:bookmarkStart w:id="27" w:name="_Toc129755580"/>
      <w:r w:rsidRPr="00137C4D">
        <w:rPr>
          <w:rStyle w:val="A3Char"/>
        </w:rPr>
        <w:lastRenderedPageBreak/>
        <w:t>Penerapan Multi-Label Image Classification Menggunakan Metode Convolutional Neural Network (CNN) Untuk Sortir Botol Minuman</w:t>
      </w:r>
      <w:bookmarkEnd w:id="27"/>
      <w:r w:rsidR="00E6578C" w:rsidRPr="00137C4D">
        <w:rPr>
          <w:rStyle w:val="A3Char"/>
        </w:rPr>
        <w:t xml:space="preserve"> </w:t>
      </w:r>
      <w:r w:rsidR="00E6578C">
        <w:fldChar w:fldCharType="begin"/>
      </w:r>
      <w:r w:rsidR="000E5115">
        <w:instrText xml:space="preserve"> ADDIN ZOTERO_ITEM CSL_CITATION {"citationID":"TnNpNpk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rsidR="00E6578C">
        <w:fldChar w:fldCharType="separate"/>
      </w:r>
      <w:r w:rsidR="000E5115" w:rsidRPr="000E5115">
        <w:t>(Trisiawan &amp; Yuliza, 2022)</w:t>
      </w:r>
      <w:r w:rsidR="00E6578C">
        <w:fldChar w:fldCharType="end"/>
      </w:r>
    </w:p>
    <w:p w14:paraId="7108AF70" w14:textId="46B33017" w:rsidR="00E36ADA" w:rsidRDefault="0016529D" w:rsidP="00137C4D">
      <w:pPr>
        <w:pStyle w:val="TEXT"/>
        <w:ind w:firstLine="720"/>
      </w:pPr>
      <w:r>
        <w:t>Trisiawan, Yuliza, dan Attamimi (2022) dalam jurnal "Penerapan Multi-Label Image Classification Menggunakan Metode Convolutional Neural Network (CNN) Untuk Sortir Botol Minuman" membahas tentang penerapan teknik multi-label image classification menggunakan metode Convolutional Neural Network (CNN) untuk memilah botol minuman secara otomatis. Penelitian ini bertujuan untuk mengembangkan sistem yang dapat memilah botol minuman berdasarkan jenis dan kualitasnya secara otomatis menggunakan teknik multi-label image classification. Dalam penelitian ini, botol minuman diambil gambar dengan kamera dan dilabeli berdasarkan jenis dan kualitasnya.</w:t>
      </w:r>
      <w:r w:rsidR="00D4204A">
        <w:t xml:space="preserve"> </w:t>
      </w:r>
      <w:r>
        <w:t>Penelitian ini menggunakan arsitektur CNN untuk membangun model multi-label image classification. Data yang digunakan dalam penelitian ini terdiri dari 1800 gambar botol minuman, yang dibagi menjadi 1500 gambar untuk data training dan 300 gambar untuk data testing. Hasil dari penelitian menunjukkan bahwa teknik multi-label image classification dengan menggunakan arsitektur CNN dapat digunakan untuk memilah botol minuman secara otomatis berdasarkan jenis dan kualitasnya. Model yang dibangun berhasil memilah botol minuman dengan akurasi sebesar 91%.</w:t>
      </w:r>
    </w:p>
    <w:p w14:paraId="70914DAB" w14:textId="77777777" w:rsidR="0016529D" w:rsidRPr="00E36ADA" w:rsidRDefault="0016529D" w:rsidP="00DF02BA">
      <w:pPr>
        <w:pStyle w:val="TEXT"/>
      </w:pPr>
    </w:p>
    <w:p w14:paraId="02273A29" w14:textId="1CC69518" w:rsidR="00E36ADA" w:rsidRDefault="00E36ADA" w:rsidP="00DF02BA">
      <w:pPr>
        <w:pStyle w:val="TEXT"/>
        <w:numPr>
          <w:ilvl w:val="2"/>
          <w:numId w:val="8"/>
        </w:numPr>
      </w:pPr>
      <w:bookmarkStart w:id="28" w:name="_Toc129755581"/>
      <w:r w:rsidRPr="00137C4D">
        <w:rPr>
          <w:rStyle w:val="A3Char"/>
        </w:rPr>
        <w:t>Implementasi Convolutional Neural Network dengan Arsitektur ResNet50 untuk Identifikasi Jenis Sampah Plastik</w:t>
      </w:r>
      <w:bookmarkEnd w:id="28"/>
      <w:r w:rsidR="000E5115">
        <w:t xml:space="preserve"> </w:t>
      </w:r>
      <w:r w:rsidR="000E5115" w:rsidRPr="000E5115">
        <w:t>(Setiani, 2020)</w:t>
      </w:r>
    </w:p>
    <w:p w14:paraId="43D05D47" w14:textId="79F549FC" w:rsidR="00E36ADA" w:rsidRDefault="00E36ADA" w:rsidP="00137C4D">
      <w:pPr>
        <w:pStyle w:val="TEXT"/>
        <w:ind w:firstLine="720"/>
      </w:pPr>
      <w:r>
        <w:t>Setiani (2020) melakukan penelitian untuk mengembangkan sistem pengenalan sampah plastik menggunakan metode deep learning, khususnya Convolutional Neural Network (CNN) dengan arsitektur ResNet50. Tujuan dari penelitian ini adalah untuk mengidentifikasi jenis sampah plastik secara otomatis dengan menggunakan gambar sebagai input. Penelitian ini menggunakan dataset gambar sampah plastik yang terdiri dari enam jenis sampah, yaitu botol plastik, gelas plastik, kantong plastik, kotak plastik, sedotan plastik, dan tutup botol plastik. Dataset tersebut dilatih menggunakan metode transfer learning dengan arsitektur ResNet50 dan dicoba menggunakan beberapa metode augmentasi gambar untuk meningkatkan performa model.</w:t>
      </w:r>
      <w:r w:rsidR="00D4204A">
        <w:t xml:space="preserve"> </w:t>
      </w:r>
      <w:r>
        <w:t xml:space="preserve">Hasil dari penelitian ini menunjukkan bahwa </w:t>
      </w:r>
      <w:r>
        <w:lastRenderedPageBreak/>
        <w:t>metode CNN dengan arsitektur ResNet50 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CED4224" w14:textId="77777777" w:rsidR="00E36ADA" w:rsidRPr="00E36ADA" w:rsidRDefault="00E36ADA" w:rsidP="00DF02BA">
      <w:pPr>
        <w:pStyle w:val="TEXT"/>
      </w:pPr>
    </w:p>
    <w:p w14:paraId="73C26425" w14:textId="7204C37A" w:rsidR="00E36ADA" w:rsidRDefault="0016529D" w:rsidP="00DF02BA">
      <w:pPr>
        <w:pStyle w:val="TEXT"/>
        <w:numPr>
          <w:ilvl w:val="2"/>
          <w:numId w:val="8"/>
        </w:numPr>
      </w:pPr>
      <w:bookmarkStart w:id="29" w:name="_Toc129755582"/>
      <w:r w:rsidRPr="00137C4D">
        <w:rPr>
          <w:rStyle w:val="A3Char"/>
        </w:rPr>
        <w:t>Penerapan Klasifikasi Untuk Kelayakan Hasil Produksi Jam Tangan dengan Menggunakan Algoritma K-Nearest</w:t>
      </w:r>
      <w:bookmarkEnd w:id="29"/>
      <w:r w:rsidRPr="0016529D">
        <w:t xml:space="preserve"> Neighbor</w:t>
      </w:r>
      <w:r w:rsidR="000E5115">
        <w:t xml:space="preserve"> </w:t>
      </w:r>
      <w:r w:rsidR="000E5115">
        <w:fldChar w:fldCharType="begin"/>
      </w:r>
      <w:r w:rsidR="000E5115">
        <w:instrText xml:space="preserve"> ADDIN ZOTERO_ITEM CSL_CITATION {"citationID":"g6lSzBMr","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sidR="000E5115">
        <w:fldChar w:fldCharType="separate"/>
      </w:r>
      <w:r w:rsidR="000E5115" w:rsidRPr="000E5115">
        <w:t>(Harika et al., 2022)</w:t>
      </w:r>
      <w:r w:rsidR="000E5115">
        <w:fldChar w:fldCharType="end"/>
      </w:r>
    </w:p>
    <w:p w14:paraId="2034B251" w14:textId="4E8BEF86" w:rsidR="0016529D" w:rsidRDefault="0016529D" w:rsidP="00137C4D">
      <w:pPr>
        <w:pStyle w:val="TEXT"/>
        <w:ind w:firstLine="720"/>
      </w:pPr>
      <w:r>
        <w:t>Jurnal yang ditulis oleh Harika, M., Ramdania, D. R., Hidayat, R. S., Oktarini, S., &amp; Feirizal, F. (2022) membahas tentang penerapan algoritma k-Nearest Neighbor (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K-Nearest Neighbor (K-NN). Metode yang digunakan dalam penelitian ini adalah pengambilan data dengan melakukan pengukuran pada komponen jam tangan, kemudian dilakukan pengolahan data menggunakan software MATLAB dan proses klasifikasi menggunakan algoritma K-NN.</w:t>
      </w:r>
      <w:r w:rsidR="00D4204A">
        <w:t xml:space="preserve"> </w:t>
      </w:r>
      <w:r>
        <w:t>Pada proses pengolahan data, dilakukan tahapan preprocessing seperti filtering dan ekstraksi fitur dengan metode Gray Level Co-occurrence Matrix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5ECFA5C9" w14:textId="77777777" w:rsidR="0016529D" w:rsidRPr="0016529D" w:rsidRDefault="0016529D" w:rsidP="00DF02BA">
      <w:pPr>
        <w:pStyle w:val="TEXT"/>
      </w:pPr>
    </w:p>
    <w:p w14:paraId="0A697DAD" w14:textId="5B2365B1" w:rsidR="00871E7A" w:rsidRDefault="0016529D" w:rsidP="00DF02BA">
      <w:pPr>
        <w:pStyle w:val="TEXT"/>
        <w:numPr>
          <w:ilvl w:val="2"/>
          <w:numId w:val="8"/>
        </w:numPr>
      </w:pPr>
      <w:bookmarkStart w:id="30" w:name="_Toc129755583"/>
      <w:r w:rsidRPr="00137C4D">
        <w:rPr>
          <w:rStyle w:val="A3Char"/>
        </w:rPr>
        <w:lastRenderedPageBreak/>
        <w:t>Pengenalan Gambar Botol Plastik dan Kaleng Minuman Menggunakan Metode Convolutional Neural Network</w:t>
      </w:r>
      <w:bookmarkEnd w:id="30"/>
      <w:r w:rsidR="000E5115">
        <w:t xml:space="preserve"> </w:t>
      </w:r>
      <w:r w:rsidR="000E5115">
        <w:fldChar w:fldCharType="begin"/>
      </w:r>
      <w:r w:rsidR="000E5115">
        <w:instrText xml:space="preserve"> ADDIN ZOTERO_ITEM CSL_CITATION {"citationID":"DHcOIeOv","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rsidR="000E5115">
        <w:fldChar w:fldCharType="separate"/>
      </w:r>
      <w:r w:rsidR="000E5115" w:rsidRPr="000E5115">
        <w:t>(Valentina et al., 2020)</w:t>
      </w:r>
      <w:r w:rsidR="000E5115">
        <w:fldChar w:fldCharType="end"/>
      </w:r>
    </w:p>
    <w:p w14:paraId="762B412E" w14:textId="52244F0B" w:rsidR="0016529D" w:rsidRDefault="0016529D" w:rsidP="00137C4D">
      <w:pPr>
        <w:pStyle w:val="TEXT"/>
        <w:ind w:firstLine="720"/>
      </w:pPr>
      <w:r>
        <w:t>Jurnal yang ditulis oleh Valentina et al. (2020) ini membahas tentang pengenalan gambar botol plastik dan kaleng minuman menggunakan metode Convolutional Neural Network (CNN). Metode CNN dipilih karena keandalannya dalam mengenali pola visual pada gambar dan telah banyak digunakan pada berbagai aplikasi pengenalan gambar. Pada penelitian ini, dataset yang digunakan terdiri dari 220 gambar botol plastik dan 220 gambar kaleng minuman. Tahap pertama dari penelitian ini adalah melakukan preprocessing pada dataset untuk memastikan kualitas gambar yang digunakan dalam proses pengenalan. Proses preprocessing meliputi resizing gambar menjadi ukuran yang sama dan melakukan augmentasi data untuk meningkatkan variasi pada dataset. Selanjutnya, dilakukan pelatihan model CNN menggunakan arsitektur yang telah ditentukan. Arsitektur yang digunakan terdiri dari beberapa layer konvolusi dan pooling, serta layer fully connected pada bagian akhir. Pengujian dilakukan dengan membagi dataset menjadi data latih dan data uji dengan perbandingan 80:20.Hasil pengujian menunjukkan bahwa model yang dihasilkan dapat mengenali botol plastik dan kaleng minuman dengan akurasi sebesar 97</w:t>
      </w:r>
      <w:proofErr w:type="gramStart"/>
      <w:r>
        <w:t>,5</w:t>
      </w:r>
      <w:proofErr w:type="gramEnd"/>
      <w:r>
        <w:t>%. Hal ini menunjukkan bahwa metode CNN dapat digunakan untuk mengenali botol plastik dan kaleng minuman dengan baik dan dapat diaplikasikan pada berbagai bidang yang memerlukan pengenalan objek pada gambar.</w:t>
      </w:r>
    </w:p>
    <w:p w14:paraId="01FF3964" w14:textId="77777777" w:rsidR="0016529D" w:rsidRDefault="0016529D" w:rsidP="00DF02BA">
      <w:pPr>
        <w:pStyle w:val="TEXT"/>
        <w:sectPr w:rsidR="0016529D" w:rsidSect="00811A01">
          <w:headerReference w:type="default" r:id="rId18"/>
          <w:footerReference w:type="default" r:id="rId19"/>
          <w:pgSz w:w="11906" w:h="16838"/>
          <w:pgMar w:top="1701" w:right="1701" w:bottom="1701" w:left="2268" w:header="709" w:footer="709" w:gutter="0"/>
          <w:cols w:space="708"/>
          <w:titlePg/>
          <w:docGrid w:linePitch="360"/>
        </w:sectPr>
      </w:pPr>
    </w:p>
    <w:p w14:paraId="6ABE1D2C" w14:textId="77777777" w:rsidR="002B5812" w:rsidRDefault="000411E1" w:rsidP="00DF02BA">
      <w:pPr>
        <w:pStyle w:val="ztabel"/>
      </w:pPr>
      <w:bookmarkStart w:id="31" w:name="_Toc129763216"/>
      <w:r>
        <w:lastRenderedPageBreak/>
        <w:t>Tabel 2.1. kesimpulan penelitian relevan</w:t>
      </w:r>
      <w:bookmarkEnd w:id="31"/>
    </w:p>
    <w:tbl>
      <w:tblPr>
        <w:tblStyle w:val="TableGrid"/>
        <w:tblW w:w="0" w:type="auto"/>
        <w:tblLook w:val="04A0" w:firstRow="1" w:lastRow="0" w:firstColumn="1" w:lastColumn="0" w:noHBand="0" w:noVBand="1"/>
      </w:tblPr>
      <w:tblGrid>
        <w:gridCol w:w="570"/>
        <w:gridCol w:w="1835"/>
        <w:gridCol w:w="2693"/>
        <w:gridCol w:w="2552"/>
        <w:gridCol w:w="5209"/>
      </w:tblGrid>
      <w:tr w:rsidR="00917409" w:rsidRPr="00917409" w14:paraId="569B734A" w14:textId="77777777" w:rsidTr="008F61F6">
        <w:trPr>
          <w:tblHeader/>
        </w:trPr>
        <w:tc>
          <w:tcPr>
            <w:tcW w:w="570" w:type="dxa"/>
            <w:shd w:val="clear" w:color="auto" w:fill="D0CECE" w:themeFill="background2" w:themeFillShade="E6"/>
            <w:vAlign w:val="center"/>
          </w:tcPr>
          <w:p w14:paraId="21DF6213" w14:textId="1B4EA737" w:rsidR="005058FD" w:rsidRPr="00917409" w:rsidRDefault="005058FD" w:rsidP="00DF02BA">
            <w:pPr>
              <w:pStyle w:val="TEXT"/>
            </w:pPr>
            <w:r w:rsidRPr="00917409">
              <w:t>No.</w:t>
            </w:r>
          </w:p>
        </w:tc>
        <w:tc>
          <w:tcPr>
            <w:tcW w:w="1835" w:type="dxa"/>
            <w:shd w:val="clear" w:color="auto" w:fill="D0CECE" w:themeFill="background2" w:themeFillShade="E6"/>
            <w:vAlign w:val="center"/>
          </w:tcPr>
          <w:p w14:paraId="11C23F08" w14:textId="7383D9B4" w:rsidR="005058FD" w:rsidRPr="00917409" w:rsidRDefault="005058FD" w:rsidP="00DF02BA">
            <w:pPr>
              <w:pStyle w:val="TEXT"/>
            </w:pPr>
            <w:r w:rsidRPr="00917409">
              <w:t>Peneliti</w:t>
            </w:r>
          </w:p>
        </w:tc>
        <w:tc>
          <w:tcPr>
            <w:tcW w:w="2693" w:type="dxa"/>
            <w:shd w:val="clear" w:color="auto" w:fill="D0CECE" w:themeFill="background2" w:themeFillShade="E6"/>
            <w:vAlign w:val="center"/>
          </w:tcPr>
          <w:p w14:paraId="63F8DE5C" w14:textId="45BF86F9" w:rsidR="005058FD" w:rsidRPr="00917409" w:rsidRDefault="005058FD" w:rsidP="00DF02BA">
            <w:pPr>
              <w:pStyle w:val="TEXT"/>
            </w:pPr>
            <w:r w:rsidRPr="00917409">
              <w:t>Topik</w:t>
            </w:r>
          </w:p>
        </w:tc>
        <w:tc>
          <w:tcPr>
            <w:tcW w:w="2552" w:type="dxa"/>
            <w:shd w:val="clear" w:color="auto" w:fill="D0CECE" w:themeFill="background2" w:themeFillShade="E6"/>
            <w:vAlign w:val="center"/>
          </w:tcPr>
          <w:p w14:paraId="5D776210" w14:textId="2F24145A" w:rsidR="005058FD" w:rsidRPr="00917409" w:rsidRDefault="005058FD" w:rsidP="00DF02BA">
            <w:pPr>
              <w:pStyle w:val="TEXT"/>
            </w:pPr>
            <w:r w:rsidRPr="00917409">
              <w:t>Metode</w:t>
            </w:r>
          </w:p>
        </w:tc>
        <w:tc>
          <w:tcPr>
            <w:tcW w:w="5209" w:type="dxa"/>
            <w:shd w:val="clear" w:color="auto" w:fill="D0CECE" w:themeFill="background2" w:themeFillShade="E6"/>
            <w:vAlign w:val="center"/>
          </w:tcPr>
          <w:p w14:paraId="47F9D634" w14:textId="162D7C1E" w:rsidR="005058FD" w:rsidRPr="00917409" w:rsidRDefault="005058FD" w:rsidP="00DF02BA">
            <w:pPr>
              <w:pStyle w:val="TEXT"/>
            </w:pPr>
            <w:r w:rsidRPr="00917409">
              <w:t>Hasil</w:t>
            </w:r>
          </w:p>
        </w:tc>
      </w:tr>
      <w:tr w:rsidR="005058FD" w:rsidRPr="00917409" w14:paraId="71487EA4" w14:textId="77777777" w:rsidTr="008F61F6">
        <w:tc>
          <w:tcPr>
            <w:tcW w:w="570" w:type="dxa"/>
          </w:tcPr>
          <w:p w14:paraId="24A2B507" w14:textId="226645D4" w:rsidR="005058FD" w:rsidRPr="00917409" w:rsidRDefault="005058FD" w:rsidP="00DF02BA">
            <w:pPr>
              <w:pStyle w:val="TEXT"/>
            </w:pPr>
            <w:r w:rsidRPr="00917409">
              <w:t>1.</w:t>
            </w:r>
            <w:r w:rsidRPr="00917409">
              <w:rPr>
                <w:rFonts w:eastAsia="Arial"/>
              </w:rPr>
              <w:t xml:space="preserve"> </w:t>
            </w:r>
            <w:r w:rsidRPr="00917409">
              <w:t xml:space="preserve"> </w:t>
            </w:r>
          </w:p>
        </w:tc>
        <w:tc>
          <w:tcPr>
            <w:tcW w:w="1835" w:type="dxa"/>
          </w:tcPr>
          <w:p w14:paraId="11078A8A" w14:textId="48919A20" w:rsidR="005058FD" w:rsidRPr="00917409" w:rsidRDefault="005058FD" w:rsidP="00DF02BA">
            <w:pPr>
              <w:pStyle w:val="TEXT"/>
            </w:pPr>
            <w:r w:rsidRPr="00917409">
              <w:rPr>
                <w:lang w:val="en-US"/>
              </w:rPr>
              <w:t>Setyaningsih, E. R., &amp; Edy, M. S. (2022)</w:t>
            </w:r>
          </w:p>
        </w:tc>
        <w:tc>
          <w:tcPr>
            <w:tcW w:w="2693" w:type="dxa"/>
          </w:tcPr>
          <w:p w14:paraId="695A7E10" w14:textId="14D29BBD" w:rsidR="005058FD" w:rsidRPr="00917409" w:rsidRDefault="005058FD" w:rsidP="00DF02BA">
            <w:pPr>
              <w:pStyle w:val="TEXT"/>
            </w:pPr>
            <w:r w:rsidRPr="00917409">
              <w:rPr>
                <w:lang w:val="en-US"/>
              </w:rPr>
              <w:t>YOLOv4 dan Mask R-CNN Untuk Deteksi Kerusakan Pada Karung Komoditi</w:t>
            </w:r>
          </w:p>
        </w:tc>
        <w:tc>
          <w:tcPr>
            <w:tcW w:w="2552" w:type="dxa"/>
          </w:tcPr>
          <w:p w14:paraId="4FA312EA" w14:textId="6EAD5A87" w:rsidR="005058FD" w:rsidRPr="00917409" w:rsidRDefault="005058FD" w:rsidP="00DF02BA">
            <w:pPr>
              <w:pStyle w:val="TEXT"/>
            </w:pPr>
            <w:r w:rsidRPr="00917409">
              <w:rPr>
                <w:lang w:val="en-US"/>
              </w:rPr>
              <w:t xml:space="preserve">YOLOv4 dan </w:t>
            </w:r>
            <w:r w:rsidRPr="00917409">
              <w:rPr>
                <w:rFonts w:eastAsia="Times New Roman"/>
                <w:lang w:val="en-US"/>
              </w:rPr>
              <w:t xml:space="preserve">R-CNN Menggunakan </w:t>
            </w:r>
            <w:r w:rsidRPr="00917409">
              <w:rPr>
                <w:lang w:val="en-US"/>
              </w:rPr>
              <w:t>algoritma Stochastic Gradient Descent (SGD)</w:t>
            </w:r>
          </w:p>
        </w:tc>
        <w:tc>
          <w:tcPr>
            <w:tcW w:w="5209" w:type="dxa"/>
          </w:tcPr>
          <w:p w14:paraId="3E197273" w14:textId="0B76E814" w:rsidR="005058FD" w:rsidRPr="00917409" w:rsidRDefault="005058FD" w:rsidP="00DF02BA">
            <w:pPr>
              <w:pStyle w:val="TEXT"/>
            </w:pPr>
            <w:r w:rsidRPr="00917409">
              <w:rPr>
                <w:lang w:val="en-US"/>
              </w:rPr>
              <w:t>Model YOLOv4 mencapai akurasi deteksi sebesar 96,71%, sementara Model Mask R-CNN mencapai akurasi deteksi sebesar 97,06%. Namun, Model Mask R-CNN memerlukan waktu komputasi yang lebih lama dibandingkan dengan Model YOLOv4</w:t>
            </w:r>
          </w:p>
        </w:tc>
      </w:tr>
      <w:tr w:rsidR="005058FD" w:rsidRPr="00917409" w14:paraId="20FA3039" w14:textId="77777777" w:rsidTr="008F61F6">
        <w:tc>
          <w:tcPr>
            <w:tcW w:w="570" w:type="dxa"/>
          </w:tcPr>
          <w:p w14:paraId="052F43C1" w14:textId="23483D5B" w:rsidR="005058FD" w:rsidRPr="00917409" w:rsidRDefault="005058FD" w:rsidP="00DF02BA">
            <w:pPr>
              <w:pStyle w:val="TEXT"/>
            </w:pPr>
            <w:r w:rsidRPr="00917409">
              <w:rPr>
                <w:lang w:val="en-US"/>
              </w:rPr>
              <w:t>2.</w:t>
            </w:r>
          </w:p>
        </w:tc>
        <w:tc>
          <w:tcPr>
            <w:tcW w:w="1835" w:type="dxa"/>
          </w:tcPr>
          <w:p w14:paraId="0147056E" w14:textId="2566A021" w:rsidR="005058FD" w:rsidRPr="00917409" w:rsidRDefault="005058FD" w:rsidP="00DF02BA">
            <w:pPr>
              <w:pStyle w:val="TEXT"/>
            </w:pPr>
            <w:r w:rsidRPr="00917409">
              <w:rPr>
                <w:lang w:val="en-US"/>
              </w:rPr>
              <w:t>Setiawan, Mulyana, dan Fauzi (2020)</w:t>
            </w:r>
          </w:p>
        </w:tc>
        <w:tc>
          <w:tcPr>
            <w:tcW w:w="2693" w:type="dxa"/>
          </w:tcPr>
          <w:p w14:paraId="1CA7F6EC" w14:textId="6D19E42F" w:rsidR="005058FD" w:rsidRPr="00917409" w:rsidRDefault="005058FD" w:rsidP="00DF02BA">
            <w:pPr>
              <w:pStyle w:val="TEXT"/>
            </w:pPr>
            <w:r w:rsidRPr="00917409">
              <w:rPr>
                <w:lang w:val="en-US"/>
              </w:rPr>
              <w:t>Pendeteksian Kerusakan Kemasan Makanan Menggunakan</w:t>
            </w:r>
            <w:r w:rsidRPr="00917409">
              <w:rPr>
                <w:i/>
                <w:iCs/>
                <w:lang w:val="en-US"/>
              </w:rPr>
              <w:t xml:space="preserve"> Tensorflow </w:t>
            </w:r>
            <w:r w:rsidRPr="00917409">
              <w:rPr>
                <w:lang w:val="en-US"/>
              </w:rPr>
              <w:t xml:space="preserve">dan </w:t>
            </w:r>
            <w:r w:rsidRPr="00917409">
              <w:rPr>
                <w:i/>
                <w:iCs/>
                <w:lang w:val="en-US"/>
              </w:rPr>
              <w:t xml:space="preserve">Convolutional Neural Network </w:t>
            </w:r>
          </w:p>
        </w:tc>
        <w:tc>
          <w:tcPr>
            <w:tcW w:w="2552" w:type="dxa"/>
          </w:tcPr>
          <w:p w14:paraId="72B88AC8" w14:textId="1553C2E2" w:rsidR="005058FD" w:rsidRPr="00917409" w:rsidRDefault="005058FD" w:rsidP="00DF02BA">
            <w:pPr>
              <w:pStyle w:val="TEXT"/>
            </w:pPr>
            <w:r w:rsidRPr="00917409">
              <w:rPr>
                <w:lang w:val="en-US"/>
              </w:rPr>
              <w:t>CNN dengan melakukan augmentasi data seperti</w:t>
            </w:r>
            <w:r w:rsidRPr="00917409">
              <w:rPr>
                <w:i/>
                <w:iCs/>
                <w:lang w:val="en-US"/>
              </w:rPr>
              <w:t xml:space="preserve"> flipping, rotation, </w:t>
            </w:r>
            <w:r w:rsidRPr="00917409">
              <w:rPr>
                <w:lang w:val="en-US"/>
              </w:rPr>
              <w:t xml:space="preserve">dan </w:t>
            </w:r>
            <w:r w:rsidRPr="00917409">
              <w:rPr>
                <w:i/>
                <w:iCs/>
                <w:lang w:val="en-US"/>
              </w:rPr>
              <w:t xml:space="preserve">zooming </w:t>
            </w:r>
          </w:p>
        </w:tc>
        <w:tc>
          <w:tcPr>
            <w:tcW w:w="5209" w:type="dxa"/>
          </w:tcPr>
          <w:p w14:paraId="2CB11833" w14:textId="4968097B" w:rsidR="005058FD" w:rsidRPr="00917409" w:rsidRDefault="005058FD" w:rsidP="00DF02BA">
            <w:pPr>
              <w:pStyle w:val="TEXT"/>
            </w:pPr>
            <w:r w:rsidRPr="00917409">
              <w:rPr>
                <w:lang w:val="en-US"/>
              </w:rP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5058FD" w:rsidRPr="00917409" w14:paraId="6A9F2AC2" w14:textId="77777777" w:rsidTr="008F61F6">
        <w:tc>
          <w:tcPr>
            <w:tcW w:w="570" w:type="dxa"/>
          </w:tcPr>
          <w:p w14:paraId="3918D06D" w14:textId="3740820F" w:rsidR="005058FD" w:rsidRPr="00917409" w:rsidRDefault="005058FD" w:rsidP="00DF02BA">
            <w:pPr>
              <w:pStyle w:val="TEXT"/>
            </w:pPr>
            <w:r w:rsidRPr="00917409">
              <w:rPr>
                <w:lang w:val="en-US"/>
              </w:rPr>
              <w:t>3.</w:t>
            </w:r>
          </w:p>
        </w:tc>
        <w:tc>
          <w:tcPr>
            <w:tcW w:w="1835" w:type="dxa"/>
          </w:tcPr>
          <w:p w14:paraId="0800B7A6" w14:textId="40CA5323" w:rsidR="005058FD" w:rsidRPr="00917409" w:rsidRDefault="005058FD" w:rsidP="00DF02BA">
            <w:pPr>
              <w:pStyle w:val="TEXT"/>
            </w:pPr>
            <w:r w:rsidRPr="00917409">
              <w:rPr>
                <w:lang w:val="en-US"/>
              </w:rPr>
              <w:t>Tiara Sari dan Haryatmi (2021)</w:t>
            </w:r>
          </w:p>
        </w:tc>
        <w:tc>
          <w:tcPr>
            <w:tcW w:w="2693" w:type="dxa"/>
          </w:tcPr>
          <w:p w14:paraId="1E920AD0" w14:textId="2CE44FD1" w:rsidR="005058FD" w:rsidRPr="00917409" w:rsidRDefault="005058FD" w:rsidP="00DF02BA">
            <w:pPr>
              <w:pStyle w:val="TEXT"/>
            </w:pPr>
            <w:r w:rsidRPr="00917409">
              <w:rPr>
                <w:lang w:val="en-US"/>
              </w:rPr>
              <w:t>Penerapan Convolutional Neural Network Deep Learning Dalam Pendeteksian Citra Biji Jagung Kering</w:t>
            </w:r>
          </w:p>
        </w:tc>
        <w:tc>
          <w:tcPr>
            <w:tcW w:w="2552" w:type="dxa"/>
          </w:tcPr>
          <w:p w14:paraId="63B5872E" w14:textId="4DD6C032" w:rsidR="005058FD" w:rsidRPr="00917409" w:rsidRDefault="005058FD" w:rsidP="00DF02BA">
            <w:pPr>
              <w:pStyle w:val="TEXT"/>
            </w:pPr>
            <w:r w:rsidRPr="00917409">
              <w:rPr>
                <w:lang w:val="en-US"/>
              </w:rPr>
              <w:t>CNN</w:t>
            </w:r>
          </w:p>
        </w:tc>
        <w:tc>
          <w:tcPr>
            <w:tcW w:w="5209" w:type="dxa"/>
          </w:tcPr>
          <w:p w14:paraId="460FE3B3" w14:textId="42980BA4" w:rsidR="005058FD" w:rsidRPr="00917409" w:rsidRDefault="005058FD" w:rsidP="00DF02BA">
            <w:pPr>
              <w:pStyle w:val="TEXT"/>
            </w:pPr>
            <w:r w:rsidRPr="00917409">
              <w:rPr>
                <w:lang w:val="en-US"/>
              </w:rP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5058FD" w:rsidRPr="00917409" w14:paraId="2B994757" w14:textId="77777777" w:rsidTr="008F61F6">
        <w:tc>
          <w:tcPr>
            <w:tcW w:w="570" w:type="dxa"/>
          </w:tcPr>
          <w:p w14:paraId="7738416B" w14:textId="3662D0B3" w:rsidR="005058FD" w:rsidRPr="00917409" w:rsidRDefault="005058FD" w:rsidP="00DF02BA">
            <w:pPr>
              <w:pStyle w:val="TEXT"/>
            </w:pPr>
            <w:r w:rsidRPr="00917409">
              <w:rPr>
                <w:lang w:val="en-US"/>
              </w:rPr>
              <w:lastRenderedPageBreak/>
              <w:t>4</w:t>
            </w:r>
            <w:r w:rsidRPr="00917409">
              <w:t>.</w:t>
            </w:r>
            <w:r w:rsidRPr="00917409">
              <w:rPr>
                <w:rFonts w:eastAsia="Arial"/>
              </w:rPr>
              <w:t xml:space="preserve"> </w:t>
            </w:r>
            <w:r w:rsidRPr="00917409">
              <w:t xml:space="preserve"> </w:t>
            </w:r>
          </w:p>
        </w:tc>
        <w:tc>
          <w:tcPr>
            <w:tcW w:w="1835" w:type="dxa"/>
          </w:tcPr>
          <w:p w14:paraId="4432AA1F" w14:textId="07ED2B7D" w:rsidR="005058FD" w:rsidRPr="00917409" w:rsidRDefault="005058FD" w:rsidP="00DF02BA">
            <w:pPr>
              <w:pStyle w:val="TEXT"/>
            </w:pPr>
            <w:r w:rsidRPr="00917409">
              <w:rPr>
                <w:lang w:val="en-US"/>
              </w:rPr>
              <w:t>Pham dan Chang (2023)</w:t>
            </w:r>
          </w:p>
        </w:tc>
        <w:tc>
          <w:tcPr>
            <w:tcW w:w="2693" w:type="dxa"/>
          </w:tcPr>
          <w:p w14:paraId="66B531AA" w14:textId="30AA0053" w:rsidR="005058FD" w:rsidRPr="00917409" w:rsidRDefault="005058FD" w:rsidP="00DF02BA">
            <w:pPr>
              <w:pStyle w:val="TEXT"/>
            </w:pPr>
            <w:r w:rsidRPr="00917409">
              <w:rPr>
                <w:lang w:val="en-US"/>
              </w:rPr>
              <w:t xml:space="preserve">A YOLO-based Real-time Packaging Defect Detection System </w:t>
            </w:r>
          </w:p>
        </w:tc>
        <w:tc>
          <w:tcPr>
            <w:tcW w:w="2552" w:type="dxa"/>
          </w:tcPr>
          <w:p w14:paraId="503F2EC2" w14:textId="04DB468C" w:rsidR="005058FD" w:rsidRPr="00917409" w:rsidRDefault="005058FD" w:rsidP="00DF02BA">
            <w:pPr>
              <w:pStyle w:val="TEXT"/>
            </w:pPr>
            <w:proofErr w:type="gramStart"/>
            <w:r w:rsidRPr="00917409">
              <w:rPr>
                <w:i/>
                <w:iCs/>
                <w:lang w:val="en-US"/>
              </w:rPr>
              <w:t xml:space="preserve">YOLOv3  </w:t>
            </w:r>
            <w:r w:rsidRPr="00917409">
              <w:rPr>
                <w:lang w:val="en-US"/>
              </w:rPr>
              <w:t>dan</w:t>
            </w:r>
            <w:proofErr w:type="gramEnd"/>
            <w:r w:rsidRPr="00917409">
              <w:rPr>
                <w:lang w:val="en-US"/>
              </w:rPr>
              <w:t xml:space="preserve"> CNN.</w:t>
            </w:r>
          </w:p>
        </w:tc>
        <w:tc>
          <w:tcPr>
            <w:tcW w:w="5209" w:type="dxa"/>
          </w:tcPr>
          <w:p w14:paraId="22F1A6D0" w14:textId="6B2E2CE4" w:rsidR="005058FD" w:rsidRPr="00917409" w:rsidRDefault="005058FD" w:rsidP="00DF02BA">
            <w:pPr>
              <w:pStyle w:val="TEXT"/>
            </w:pPr>
            <w:r w:rsidRPr="00917409">
              <w:rPr>
                <w:lang w:val="en-US"/>
              </w:rPr>
              <w:t>Hasil evaluasi menunjukkan bahwa sistem pendeteksi cacat kemasan yang dikembangkan memiliki akurasi yang baik, dengan nilai rata-rata F1 score sebesar 0,87. Dalam pengujian sistem real-time, sistem pendeteksi cacat kemasan berhasil mendeteksi cacat pada kemasan dengan kecepatan 30 fps (frame per second), sehingga sistem dapat digunakan dalam industri yang membutuhkan pendeteksi cacat pada kemasan dengan kecepatan tinggi.</w:t>
            </w:r>
          </w:p>
        </w:tc>
      </w:tr>
      <w:tr w:rsidR="005058FD" w:rsidRPr="00917409" w14:paraId="020BC42F" w14:textId="77777777" w:rsidTr="008F61F6">
        <w:tc>
          <w:tcPr>
            <w:tcW w:w="570" w:type="dxa"/>
          </w:tcPr>
          <w:p w14:paraId="32529CEA" w14:textId="657D2455" w:rsidR="005058FD" w:rsidRPr="00917409" w:rsidRDefault="005058FD" w:rsidP="00DF02BA">
            <w:pPr>
              <w:pStyle w:val="TEXT"/>
            </w:pPr>
            <w:r w:rsidRPr="00917409">
              <w:rPr>
                <w:lang w:val="en-US"/>
              </w:rPr>
              <w:t>5.</w:t>
            </w:r>
          </w:p>
        </w:tc>
        <w:tc>
          <w:tcPr>
            <w:tcW w:w="1835" w:type="dxa"/>
          </w:tcPr>
          <w:p w14:paraId="265A7B5A" w14:textId="0CE7B450" w:rsidR="005058FD" w:rsidRPr="00917409" w:rsidRDefault="005058FD" w:rsidP="00DF02BA">
            <w:pPr>
              <w:pStyle w:val="TEXT"/>
            </w:pPr>
            <w:r w:rsidRPr="00917409">
              <w:rPr>
                <w:lang w:val="en-US"/>
              </w:rPr>
              <w:t xml:space="preserve"> Listyalina, Yudianingsih, Soedjono, Utari, dan Dharmawan (2022)</w:t>
            </w:r>
          </w:p>
        </w:tc>
        <w:tc>
          <w:tcPr>
            <w:tcW w:w="2693" w:type="dxa"/>
          </w:tcPr>
          <w:p w14:paraId="783AE3F7" w14:textId="2FFD15F7" w:rsidR="005058FD" w:rsidRPr="00917409" w:rsidRDefault="005058FD" w:rsidP="00DF02BA">
            <w:pPr>
              <w:pStyle w:val="TEXT"/>
            </w:pPr>
            <w:r w:rsidRPr="00917409">
              <w:rPr>
                <w:lang w:val="en-US"/>
              </w:rPr>
              <w:t xml:space="preserve">Deep-RIC: Plastic Waste Classification using Deep Learning and Resin Identification Codes (RIC) </w:t>
            </w:r>
          </w:p>
        </w:tc>
        <w:tc>
          <w:tcPr>
            <w:tcW w:w="2552" w:type="dxa"/>
          </w:tcPr>
          <w:p w14:paraId="06486462" w14:textId="1B40615A" w:rsidR="005058FD" w:rsidRPr="00917409" w:rsidRDefault="005058FD" w:rsidP="00DF02BA">
            <w:pPr>
              <w:pStyle w:val="TEXT"/>
            </w:pPr>
            <w:r w:rsidRPr="00917409">
              <w:rPr>
                <w:i/>
                <w:iCs/>
                <w:lang w:val="en-US"/>
              </w:rPr>
              <w:t>Convolutional Neural Network</w:t>
            </w:r>
            <w:r w:rsidRPr="00917409">
              <w:rPr>
                <w:lang w:val="en-US"/>
              </w:rPr>
              <w:t xml:space="preserve"> (CNN) dengan transfer learning menggunakan model </w:t>
            </w:r>
            <w:r w:rsidRPr="00917409">
              <w:rPr>
                <w:i/>
                <w:iCs/>
                <w:lang w:val="en-US"/>
              </w:rPr>
              <w:t xml:space="preserve">MobileNetV2 </w:t>
            </w:r>
            <w:r w:rsidRPr="00917409">
              <w:rPr>
                <w:lang w:val="en-US"/>
              </w:rPr>
              <w:t>sebagai pre-trained model.</w:t>
            </w:r>
          </w:p>
        </w:tc>
        <w:tc>
          <w:tcPr>
            <w:tcW w:w="5209" w:type="dxa"/>
          </w:tcPr>
          <w:p w14:paraId="79058A42" w14:textId="77777777" w:rsidR="005058FD" w:rsidRPr="00917409" w:rsidRDefault="005058FD" w:rsidP="00DF02BA">
            <w:pPr>
              <w:pStyle w:val="TEXT"/>
              <w:rPr>
                <w:lang w:val="en-US"/>
              </w:rPr>
            </w:pPr>
            <w:r w:rsidRPr="00917409">
              <w:rPr>
                <w:lang w:val="en-US"/>
              </w:rPr>
              <w:t>Hasil evaluasi menunjukkan bahwa sistem klasifikasi yang dikembangkan memiliki tingkat akurasi yang baik, dengan nilai akurasi rata-rata sebesar 91,44%. Sistem ini dapat memproses sampah plastik dalam jumlah besar dengan cepat dan akurat.</w:t>
            </w:r>
          </w:p>
          <w:p w14:paraId="68897AB3" w14:textId="77777777" w:rsidR="008F61F6" w:rsidRPr="00917409" w:rsidRDefault="008F61F6" w:rsidP="00DF02BA">
            <w:pPr>
              <w:pStyle w:val="TEXT"/>
              <w:rPr>
                <w:lang w:val="en-US"/>
              </w:rPr>
            </w:pPr>
          </w:p>
          <w:p w14:paraId="223FBB93" w14:textId="57477910" w:rsidR="008F61F6" w:rsidRPr="00917409" w:rsidRDefault="008F61F6" w:rsidP="00DF02BA">
            <w:pPr>
              <w:pStyle w:val="TEXT"/>
            </w:pPr>
          </w:p>
        </w:tc>
      </w:tr>
      <w:tr w:rsidR="005058FD" w:rsidRPr="00917409" w14:paraId="1CDA13AF" w14:textId="77777777" w:rsidTr="008F61F6">
        <w:tc>
          <w:tcPr>
            <w:tcW w:w="570" w:type="dxa"/>
          </w:tcPr>
          <w:p w14:paraId="1871E105" w14:textId="3FBA1699" w:rsidR="005058FD" w:rsidRPr="00917409" w:rsidRDefault="005058FD" w:rsidP="00DF02BA">
            <w:pPr>
              <w:pStyle w:val="TEXT"/>
            </w:pPr>
            <w:r w:rsidRPr="00917409">
              <w:rPr>
                <w:lang w:val="en-US"/>
              </w:rPr>
              <w:lastRenderedPageBreak/>
              <w:t>6</w:t>
            </w:r>
            <w:r w:rsidRPr="00917409">
              <w:t>.</w:t>
            </w:r>
            <w:r w:rsidRPr="00917409">
              <w:rPr>
                <w:rFonts w:eastAsia="Arial"/>
              </w:rPr>
              <w:t xml:space="preserve"> </w:t>
            </w:r>
            <w:r w:rsidRPr="00917409">
              <w:t xml:space="preserve"> </w:t>
            </w:r>
          </w:p>
        </w:tc>
        <w:tc>
          <w:tcPr>
            <w:tcW w:w="1835" w:type="dxa"/>
          </w:tcPr>
          <w:p w14:paraId="63D23B28" w14:textId="6101D109" w:rsidR="005058FD" w:rsidRPr="00917409" w:rsidRDefault="005058FD" w:rsidP="00DF02BA">
            <w:pPr>
              <w:pStyle w:val="TEXT"/>
            </w:pPr>
            <w:r w:rsidRPr="00917409">
              <w:rPr>
                <w:lang w:val="en-US"/>
              </w:rPr>
              <w:t>Priyanti (2021)</w:t>
            </w:r>
          </w:p>
        </w:tc>
        <w:tc>
          <w:tcPr>
            <w:tcW w:w="2693" w:type="dxa"/>
          </w:tcPr>
          <w:p w14:paraId="1334632C" w14:textId="1DBD1DDD" w:rsidR="005058FD" w:rsidRPr="00917409" w:rsidRDefault="005058FD" w:rsidP="00DF02BA">
            <w:pPr>
              <w:pStyle w:val="TEXT"/>
            </w:pPr>
            <w:r w:rsidRPr="00917409">
              <w:rPr>
                <w:lang w:val="en-US"/>
              </w:rPr>
              <w:t xml:space="preserve">Deteksi Bakteri Pada Produk Makanan Kemasan Menggunakan Algoritma Naïve Bayes </w:t>
            </w:r>
          </w:p>
        </w:tc>
        <w:tc>
          <w:tcPr>
            <w:tcW w:w="2552" w:type="dxa"/>
          </w:tcPr>
          <w:p w14:paraId="5BCD4934" w14:textId="7B2F67B8" w:rsidR="005058FD" w:rsidRPr="00917409" w:rsidRDefault="005058FD" w:rsidP="00DF02BA">
            <w:pPr>
              <w:pStyle w:val="TEXT"/>
            </w:pPr>
            <w:r w:rsidRPr="00917409">
              <w:rPr>
                <w:lang w:val="en-US"/>
              </w:rPr>
              <w:t xml:space="preserve"> Algoritma </w:t>
            </w:r>
            <w:r w:rsidRPr="00201139">
              <w:rPr>
                <w:i/>
                <w:lang w:val="en-US"/>
              </w:rPr>
              <w:t>Naïve Bayes</w:t>
            </w:r>
            <w:r w:rsidRPr="00917409">
              <w:rPr>
                <w:lang w:val="en-US"/>
              </w:rPr>
              <w:t xml:space="preserve"> dan </w:t>
            </w:r>
            <w:r w:rsidRPr="00201139">
              <w:rPr>
                <w:i/>
                <w:lang w:val="en-US"/>
              </w:rPr>
              <w:t>preprocessing</w:t>
            </w:r>
            <w:r w:rsidRPr="00917409">
              <w:rPr>
                <w:lang w:val="en-US"/>
              </w:rPr>
              <w:t xml:space="preserve"> </w:t>
            </w:r>
            <w:proofErr w:type="gramStart"/>
            <w:r w:rsidRPr="00917409">
              <w:rPr>
                <w:lang w:val="en-US"/>
              </w:rPr>
              <w:t xml:space="preserve">menggunakan  </w:t>
            </w:r>
            <w:r w:rsidRPr="00201139">
              <w:rPr>
                <w:i/>
                <w:lang w:val="en-US"/>
              </w:rPr>
              <w:t>filtering</w:t>
            </w:r>
            <w:proofErr w:type="gramEnd"/>
            <w:r w:rsidRPr="00917409">
              <w:rPr>
                <w:lang w:val="en-US"/>
              </w:rPr>
              <w:t xml:space="preserve">, </w:t>
            </w:r>
            <w:r w:rsidRPr="00201139">
              <w:rPr>
                <w:i/>
                <w:lang w:val="en-US"/>
              </w:rPr>
              <w:t>smoothing</w:t>
            </w:r>
            <w:r w:rsidRPr="00917409">
              <w:rPr>
                <w:lang w:val="en-US"/>
              </w:rPr>
              <w:t xml:space="preserve">, dan </w:t>
            </w:r>
            <w:r w:rsidRPr="00201139">
              <w:rPr>
                <w:i/>
                <w:lang w:val="en-US"/>
              </w:rPr>
              <w:t>scaling</w:t>
            </w:r>
            <w:r w:rsidRPr="00917409">
              <w:rPr>
                <w:lang w:val="en-US"/>
              </w:rPr>
              <w:t>.</w:t>
            </w:r>
          </w:p>
        </w:tc>
        <w:tc>
          <w:tcPr>
            <w:tcW w:w="5209" w:type="dxa"/>
          </w:tcPr>
          <w:p w14:paraId="6D7E2EE6" w14:textId="64AB0623" w:rsidR="005058FD" w:rsidRPr="00917409" w:rsidRDefault="005058FD" w:rsidP="00DF02BA">
            <w:pPr>
              <w:pStyle w:val="TEXT"/>
            </w:pPr>
            <w:r w:rsidRPr="00917409">
              <w:rPr>
                <w:lang w:val="en-US"/>
              </w:rPr>
              <w:t>Hasil evaluasi menunjukkan bahwa algoritma</w:t>
            </w:r>
            <w:r w:rsidRPr="00201139">
              <w:rPr>
                <w:i/>
                <w:lang w:val="en-US"/>
              </w:rPr>
              <w:t xml:space="preserve"> Naïve Bayes </w:t>
            </w:r>
            <w:r w:rsidRPr="00917409">
              <w:rPr>
                <w:lang w:val="en-US"/>
              </w:rPr>
              <w:t>dapat digunakan untuk mendeteksi bakteri pada produk makanan kemasan dengan tingkat akurasi yang baik, yaitu sebesar 90</w:t>
            </w:r>
            <w:proofErr w:type="gramStart"/>
            <w:r w:rsidRPr="00917409">
              <w:rPr>
                <w:lang w:val="en-US"/>
              </w:rPr>
              <w:t>,62</w:t>
            </w:r>
            <w:proofErr w:type="gramEnd"/>
            <w:r w:rsidRPr="00917409">
              <w:rPr>
                <w:lang w:val="en-US"/>
              </w:rPr>
              <w:t xml:space="preserve">%.  </w:t>
            </w:r>
          </w:p>
        </w:tc>
      </w:tr>
      <w:tr w:rsidR="005058FD" w:rsidRPr="00917409" w14:paraId="1EE2CDC1" w14:textId="77777777" w:rsidTr="008F61F6">
        <w:tc>
          <w:tcPr>
            <w:tcW w:w="570" w:type="dxa"/>
          </w:tcPr>
          <w:p w14:paraId="7531EA3A" w14:textId="10175624" w:rsidR="005058FD" w:rsidRPr="00917409" w:rsidRDefault="005058FD" w:rsidP="00DF02BA">
            <w:pPr>
              <w:pStyle w:val="TEXT"/>
            </w:pPr>
            <w:r w:rsidRPr="00917409">
              <w:rPr>
                <w:lang w:val="en-US"/>
              </w:rPr>
              <w:t>7.</w:t>
            </w:r>
          </w:p>
        </w:tc>
        <w:tc>
          <w:tcPr>
            <w:tcW w:w="1835" w:type="dxa"/>
          </w:tcPr>
          <w:p w14:paraId="16F3A21E" w14:textId="6A506C5B" w:rsidR="005058FD" w:rsidRPr="00917409" w:rsidRDefault="005058FD" w:rsidP="00DF02BA">
            <w:pPr>
              <w:pStyle w:val="TEXT"/>
            </w:pPr>
            <w:r w:rsidRPr="00917409">
              <w:rPr>
                <w:lang w:val="en-US"/>
              </w:rPr>
              <w:t>Trisiawan, Yuliza, dan Attamimi (2022)</w:t>
            </w:r>
          </w:p>
        </w:tc>
        <w:tc>
          <w:tcPr>
            <w:tcW w:w="2693" w:type="dxa"/>
          </w:tcPr>
          <w:p w14:paraId="1B9F13DF" w14:textId="2A59D1A0" w:rsidR="005058FD" w:rsidRPr="00917409" w:rsidRDefault="005058FD" w:rsidP="00DF02BA">
            <w:pPr>
              <w:pStyle w:val="TEXT"/>
            </w:pPr>
            <w:r w:rsidRPr="00917409">
              <w:rPr>
                <w:lang w:val="en-US"/>
              </w:rPr>
              <w:t>Penerapan Multi-Label Image Classification Menggunakan Metode Convolutional Neural Network (CNN) Untuk Sortir Botol Minuman</w:t>
            </w:r>
          </w:p>
        </w:tc>
        <w:tc>
          <w:tcPr>
            <w:tcW w:w="2552" w:type="dxa"/>
          </w:tcPr>
          <w:p w14:paraId="40CA039D" w14:textId="52CBB68C" w:rsidR="005058FD" w:rsidRPr="00917409" w:rsidRDefault="005058FD" w:rsidP="00DF02BA">
            <w:pPr>
              <w:pStyle w:val="TEXT"/>
            </w:pPr>
            <w:r w:rsidRPr="00917409">
              <w:rPr>
                <w:lang w:val="en-US"/>
              </w:rPr>
              <w:t xml:space="preserve">CNN </w:t>
            </w:r>
            <w:r w:rsidRPr="00917409">
              <w:rPr>
                <w:i/>
                <w:iCs/>
                <w:lang w:val="en-US"/>
              </w:rPr>
              <w:t xml:space="preserve"> </w:t>
            </w:r>
          </w:p>
        </w:tc>
        <w:tc>
          <w:tcPr>
            <w:tcW w:w="5209" w:type="dxa"/>
          </w:tcPr>
          <w:p w14:paraId="20F98151" w14:textId="6C270760" w:rsidR="005058FD" w:rsidRPr="00917409" w:rsidRDefault="005058FD" w:rsidP="00DF02BA">
            <w:pPr>
              <w:pStyle w:val="TEXT"/>
            </w:pPr>
            <w:r w:rsidRPr="00917409">
              <w:rPr>
                <w:lang w:val="en-US"/>
              </w:rPr>
              <w:t>Hasil dari penelitian menunjukkan bahwa teknik multi-label image classification dengan menggunakan arsitektur CNN dapat digunakan untuk memilah botol minuman secara otomatis berdasarkan jenis dan kualitasnya. Model yang dibangun berhasil memilah botol minuman dengan akurasi sebesar 91%.</w:t>
            </w:r>
          </w:p>
        </w:tc>
      </w:tr>
      <w:tr w:rsidR="005058FD" w:rsidRPr="00917409" w14:paraId="73E0A222" w14:textId="77777777" w:rsidTr="008F61F6">
        <w:tc>
          <w:tcPr>
            <w:tcW w:w="570" w:type="dxa"/>
          </w:tcPr>
          <w:p w14:paraId="09E4DC38" w14:textId="3052EB02" w:rsidR="005058FD" w:rsidRPr="00917409" w:rsidRDefault="005058FD" w:rsidP="00DF02BA">
            <w:pPr>
              <w:pStyle w:val="TEXT"/>
            </w:pPr>
            <w:r w:rsidRPr="00917409">
              <w:rPr>
                <w:lang w:val="en-US"/>
              </w:rPr>
              <w:t>8.</w:t>
            </w:r>
          </w:p>
        </w:tc>
        <w:tc>
          <w:tcPr>
            <w:tcW w:w="1835" w:type="dxa"/>
          </w:tcPr>
          <w:p w14:paraId="2BE0FF2D" w14:textId="780E6C63" w:rsidR="005058FD" w:rsidRPr="00917409" w:rsidRDefault="005058FD" w:rsidP="00DF02BA">
            <w:pPr>
              <w:pStyle w:val="TEXT"/>
            </w:pPr>
            <w:r w:rsidRPr="00917409">
              <w:rPr>
                <w:lang w:val="en-US"/>
              </w:rPr>
              <w:t>Setiani (2020)</w:t>
            </w:r>
          </w:p>
        </w:tc>
        <w:tc>
          <w:tcPr>
            <w:tcW w:w="2693" w:type="dxa"/>
          </w:tcPr>
          <w:p w14:paraId="3CB80920" w14:textId="77777777" w:rsidR="005058FD" w:rsidRDefault="005058FD" w:rsidP="00DF02BA">
            <w:pPr>
              <w:pStyle w:val="TEXT"/>
              <w:rPr>
                <w:lang w:val="en-US"/>
              </w:rPr>
            </w:pPr>
            <w:r w:rsidRPr="00917409">
              <w:rPr>
                <w:lang w:val="en-US"/>
              </w:rPr>
              <w:t xml:space="preserve">Implementasi Convolutional Neural Network dengan Arsitektur ResNet50 untuk Identifikasi Jenis Sampah Plastik </w:t>
            </w:r>
          </w:p>
          <w:p w14:paraId="71AA28FA" w14:textId="75EDBEA7" w:rsidR="00917409" w:rsidRPr="00917409" w:rsidRDefault="00917409" w:rsidP="00DF02BA">
            <w:pPr>
              <w:pStyle w:val="TEXT"/>
            </w:pPr>
          </w:p>
        </w:tc>
        <w:tc>
          <w:tcPr>
            <w:tcW w:w="2552" w:type="dxa"/>
          </w:tcPr>
          <w:p w14:paraId="27F2F18A" w14:textId="119B7D9D" w:rsidR="005058FD" w:rsidRPr="00917409" w:rsidRDefault="005058FD" w:rsidP="00DF02BA">
            <w:pPr>
              <w:pStyle w:val="TEXT"/>
            </w:pPr>
            <w:r w:rsidRPr="00917409">
              <w:rPr>
                <w:lang w:val="en-US"/>
              </w:rPr>
              <w:t>CNN dengan dilatih menggunakan metode transfer learning dengan arsitektur ResNet50</w:t>
            </w:r>
          </w:p>
        </w:tc>
        <w:tc>
          <w:tcPr>
            <w:tcW w:w="5209" w:type="dxa"/>
          </w:tcPr>
          <w:p w14:paraId="2E28F235" w14:textId="152E9B0C" w:rsidR="005058FD" w:rsidRPr="00917409" w:rsidRDefault="005058FD" w:rsidP="00DF02BA">
            <w:pPr>
              <w:pStyle w:val="TEXT"/>
            </w:pPr>
            <w:r w:rsidRPr="00917409">
              <w:rPr>
                <w:lang w:val="en-US"/>
              </w:rPr>
              <w:t>Hasil terbaik yang diperoleh mencapai akurasi 99,63% dengan menggunakan metode augmentasi gambar yaitu flip vertical dan flip horizontal.</w:t>
            </w:r>
          </w:p>
        </w:tc>
      </w:tr>
      <w:tr w:rsidR="005058FD" w:rsidRPr="00917409" w14:paraId="287F2808" w14:textId="77777777" w:rsidTr="008F61F6">
        <w:tc>
          <w:tcPr>
            <w:tcW w:w="570" w:type="dxa"/>
          </w:tcPr>
          <w:p w14:paraId="0BB8EC1D" w14:textId="76CAA7D5" w:rsidR="005058FD" w:rsidRPr="00917409" w:rsidRDefault="005058FD" w:rsidP="00DF02BA">
            <w:pPr>
              <w:pStyle w:val="TEXT"/>
            </w:pPr>
            <w:r w:rsidRPr="00917409">
              <w:rPr>
                <w:lang w:val="en-US"/>
              </w:rPr>
              <w:lastRenderedPageBreak/>
              <w:t>9</w:t>
            </w:r>
            <w:r w:rsidRPr="00917409">
              <w:t>.</w:t>
            </w:r>
            <w:r w:rsidRPr="00917409">
              <w:rPr>
                <w:rFonts w:eastAsia="Arial"/>
              </w:rPr>
              <w:t xml:space="preserve"> </w:t>
            </w:r>
            <w:r w:rsidRPr="00917409">
              <w:t xml:space="preserve"> </w:t>
            </w:r>
          </w:p>
        </w:tc>
        <w:tc>
          <w:tcPr>
            <w:tcW w:w="1835" w:type="dxa"/>
          </w:tcPr>
          <w:p w14:paraId="5046CE74" w14:textId="579584BF" w:rsidR="005058FD" w:rsidRPr="00917409" w:rsidRDefault="005058FD" w:rsidP="00DF02BA">
            <w:pPr>
              <w:pStyle w:val="TEXT"/>
            </w:pPr>
            <w:r w:rsidRPr="00917409">
              <w:rPr>
                <w:lang w:val="en-US"/>
              </w:rPr>
              <w:t>Harika, M., Ramdania, D. R., Hidayat, R. S., Oktarini, S., &amp; Feirizal, F. (2022)</w:t>
            </w:r>
          </w:p>
        </w:tc>
        <w:tc>
          <w:tcPr>
            <w:tcW w:w="2693" w:type="dxa"/>
          </w:tcPr>
          <w:p w14:paraId="476B21A4" w14:textId="1E1282A8" w:rsidR="005058FD" w:rsidRPr="00917409" w:rsidRDefault="005058FD" w:rsidP="00DF02BA">
            <w:pPr>
              <w:pStyle w:val="TEXT"/>
            </w:pPr>
            <w:r w:rsidRPr="00917409">
              <w:rPr>
                <w:lang w:val="en-US"/>
              </w:rPr>
              <w:t xml:space="preserve">Penerapan Klasifikasi Untuk Kelayakan Hasil Produksi Jam Tangan dengan Menggunakan Algoritma </w:t>
            </w:r>
            <w:r w:rsidRPr="00917409">
              <w:rPr>
                <w:i/>
                <w:iCs/>
                <w:lang w:val="en-US"/>
              </w:rPr>
              <w:t>K-Nearest Neighbor</w:t>
            </w:r>
          </w:p>
        </w:tc>
        <w:tc>
          <w:tcPr>
            <w:tcW w:w="2552" w:type="dxa"/>
          </w:tcPr>
          <w:p w14:paraId="73F660D3" w14:textId="472B36C1" w:rsidR="005058FD" w:rsidRPr="00201139" w:rsidRDefault="005058FD" w:rsidP="00DF02BA">
            <w:pPr>
              <w:pStyle w:val="TEXT"/>
              <w:rPr>
                <w:i/>
              </w:rPr>
            </w:pPr>
            <w:r w:rsidRPr="00201139">
              <w:rPr>
                <w:i/>
                <w:lang w:val="en-US"/>
              </w:rPr>
              <w:t xml:space="preserve">Algoritma K-Nearest Neighbor </w:t>
            </w:r>
            <w:r w:rsidRPr="00201139">
              <w:rPr>
                <w:lang w:val="en-US"/>
              </w:rPr>
              <w:t>dengan</w:t>
            </w:r>
            <w:r w:rsidRPr="00201139">
              <w:rPr>
                <w:i/>
                <w:lang w:val="en-US"/>
              </w:rPr>
              <w:t xml:space="preserve"> metode Gray Level Co-occurrence Matrix</w:t>
            </w:r>
          </w:p>
        </w:tc>
        <w:tc>
          <w:tcPr>
            <w:tcW w:w="5209" w:type="dxa"/>
          </w:tcPr>
          <w:p w14:paraId="4DED6D19" w14:textId="5FE06E24" w:rsidR="005058FD" w:rsidRPr="00917409" w:rsidRDefault="005058FD" w:rsidP="00DF02BA">
            <w:pPr>
              <w:pStyle w:val="TEXT"/>
            </w:pPr>
            <w:r w:rsidRPr="00917409">
              <w:rPr>
                <w:lang w:val="en-US"/>
              </w:rPr>
              <w:t>Hasil penelitian menunjukkan bahwa penggunaan algoritma K-NN pada proses klasifikasi kelayakan hasil produksi jam tangan menghasilkan akurasi sebesar 96</w:t>
            </w:r>
            <w:proofErr w:type="gramStart"/>
            <w:r w:rsidRPr="00917409">
              <w:rPr>
                <w:lang w:val="en-US"/>
              </w:rPr>
              <w:t>,7</w:t>
            </w:r>
            <w:proofErr w:type="gramEnd"/>
            <w:r w:rsidRPr="00917409">
              <w:rPr>
                <w:lang w:val="en-US"/>
              </w:rPr>
              <w:t xml:space="preserve">%. </w:t>
            </w:r>
          </w:p>
        </w:tc>
      </w:tr>
      <w:tr w:rsidR="005058FD" w:rsidRPr="00917409" w14:paraId="01B7AAE9" w14:textId="77777777" w:rsidTr="008F61F6">
        <w:tc>
          <w:tcPr>
            <w:tcW w:w="570" w:type="dxa"/>
          </w:tcPr>
          <w:p w14:paraId="312F8D7A" w14:textId="3FEE47B9" w:rsidR="005058FD" w:rsidRPr="00917409" w:rsidRDefault="005058FD" w:rsidP="00DF02BA">
            <w:pPr>
              <w:pStyle w:val="TEXT"/>
            </w:pPr>
            <w:r w:rsidRPr="00917409">
              <w:rPr>
                <w:lang w:val="en-US"/>
              </w:rPr>
              <w:t>10.</w:t>
            </w:r>
          </w:p>
        </w:tc>
        <w:tc>
          <w:tcPr>
            <w:tcW w:w="1835" w:type="dxa"/>
          </w:tcPr>
          <w:p w14:paraId="0853619B" w14:textId="33426C95" w:rsidR="005058FD" w:rsidRPr="00917409" w:rsidRDefault="005058FD" w:rsidP="00DF02BA">
            <w:pPr>
              <w:pStyle w:val="TEXT"/>
            </w:pPr>
            <w:r w:rsidRPr="00917409">
              <w:rPr>
                <w:lang w:val="en-US"/>
              </w:rPr>
              <w:t>Valentina, R., Rostianingsih, S., &amp; Tjondrowiguno, A. N. (2020)</w:t>
            </w:r>
          </w:p>
        </w:tc>
        <w:tc>
          <w:tcPr>
            <w:tcW w:w="2693" w:type="dxa"/>
          </w:tcPr>
          <w:p w14:paraId="01D43A73" w14:textId="164C6AF2" w:rsidR="005058FD" w:rsidRPr="00917409" w:rsidRDefault="005058FD" w:rsidP="00DF02BA">
            <w:pPr>
              <w:pStyle w:val="TEXT"/>
            </w:pPr>
            <w:r w:rsidRPr="00917409">
              <w:rPr>
                <w:lang w:val="en-US"/>
              </w:rPr>
              <w:t>Pengenalan Gambar Botol Plastik dan Kaleng Minuman Menggunakan Metode</w:t>
            </w:r>
            <w:r w:rsidRPr="00917409">
              <w:rPr>
                <w:i/>
                <w:iCs/>
                <w:lang w:val="en-US"/>
              </w:rPr>
              <w:t xml:space="preserve"> Convolutional Neural Network</w:t>
            </w:r>
          </w:p>
        </w:tc>
        <w:tc>
          <w:tcPr>
            <w:tcW w:w="2552" w:type="dxa"/>
          </w:tcPr>
          <w:p w14:paraId="45D2F7AA" w14:textId="0CAF7F16" w:rsidR="005058FD" w:rsidRPr="00917409" w:rsidRDefault="005058FD" w:rsidP="00DF02BA">
            <w:pPr>
              <w:pStyle w:val="TEXT"/>
            </w:pPr>
            <w:r w:rsidRPr="00201139">
              <w:rPr>
                <w:i/>
                <w:lang w:val="en-US"/>
              </w:rPr>
              <w:t>Convolutional Neural Network</w:t>
            </w:r>
            <w:r w:rsidRPr="00917409">
              <w:rPr>
                <w:lang w:val="en-US"/>
              </w:rPr>
              <w:t xml:space="preserve"> (CNN)  </w:t>
            </w:r>
          </w:p>
        </w:tc>
        <w:tc>
          <w:tcPr>
            <w:tcW w:w="5209" w:type="dxa"/>
          </w:tcPr>
          <w:p w14:paraId="4973FCD7" w14:textId="43AB392C" w:rsidR="005058FD" w:rsidRPr="00917409" w:rsidRDefault="005058FD" w:rsidP="00DF02BA">
            <w:pPr>
              <w:pStyle w:val="TEXT"/>
            </w:pPr>
            <w:r w:rsidRPr="00917409">
              <w:rPr>
                <w:lang w:val="en-US"/>
              </w:rPr>
              <w:t>Hasil pengujian menunjukkan bahwa model yang dihasilkan dapat mengenali botol plastik dan kaleng minuman dengan akurasi sebesar 97,5%.</w:t>
            </w:r>
          </w:p>
        </w:tc>
      </w:tr>
    </w:tbl>
    <w:p w14:paraId="6F434EB9" w14:textId="7B42DF39" w:rsidR="000411E1" w:rsidRDefault="000411E1" w:rsidP="00DF02BA">
      <w:pPr>
        <w:pStyle w:val="TEXT"/>
      </w:pPr>
    </w:p>
    <w:p w14:paraId="6B06C982" w14:textId="77777777" w:rsidR="00917409" w:rsidRDefault="00917409" w:rsidP="00DF02BA">
      <w:pPr>
        <w:pStyle w:val="TEXT"/>
        <w:sectPr w:rsidR="00917409" w:rsidSect="00D4204A">
          <w:headerReference w:type="default" r:id="rId20"/>
          <w:footerReference w:type="default" r:id="rId21"/>
          <w:pgSz w:w="16838" w:h="11906" w:orient="landscape"/>
          <w:pgMar w:top="1701" w:right="1701" w:bottom="1701" w:left="2268" w:header="709" w:footer="709" w:gutter="0"/>
          <w:cols w:space="708"/>
          <w:docGrid w:linePitch="360"/>
        </w:sectPr>
      </w:pPr>
    </w:p>
    <w:p w14:paraId="2BAB8D28" w14:textId="77777777" w:rsidR="00917409" w:rsidRDefault="00917409" w:rsidP="00137C4D">
      <w:pPr>
        <w:pStyle w:val="TEXT"/>
        <w:ind w:firstLine="720"/>
      </w:pPr>
      <w:r>
        <w:lastRenderedPageBreak/>
        <w:t xml:space="preserve">Berdasarkan studi pustaka yang dilakukan mengenai </w:t>
      </w:r>
      <w:r w:rsidRPr="00201139">
        <w:rPr>
          <w:i/>
        </w:rPr>
        <w:t>penggunaan Deep Learning</w:t>
      </w:r>
      <w:r>
        <w:t xml:space="preserve"> dengan </w:t>
      </w:r>
      <w:r w:rsidRPr="00201139">
        <w:rPr>
          <w:i/>
        </w:rPr>
        <w:t>Tensorflow</w:t>
      </w:r>
      <w:r>
        <w:t xml:space="preserve"> dan </w:t>
      </w:r>
      <w:r w:rsidRPr="00201139">
        <w:rPr>
          <w:i/>
        </w:rPr>
        <w:t>Convolutional Neural Network</w:t>
      </w:r>
      <w:r>
        <w:t xml:space="preserve"> (CNN) untuk pendeteksian kemasan makanan yang rusak, dapat disimpulkan bahwa:</w:t>
      </w:r>
    </w:p>
    <w:p w14:paraId="4B7FC040" w14:textId="77777777" w:rsidR="00917409" w:rsidRDefault="00917409" w:rsidP="00DF02BA">
      <w:pPr>
        <w:pStyle w:val="TEXT"/>
        <w:numPr>
          <w:ilvl w:val="0"/>
          <w:numId w:val="10"/>
        </w:numPr>
      </w:pPr>
      <w:r w:rsidRPr="00201139">
        <w:rPr>
          <w:i/>
        </w:rPr>
        <w:t>Deep Learning</w:t>
      </w:r>
      <w:r>
        <w:t xml:space="preserve"> merupakan salah satu teknik </w:t>
      </w:r>
      <w:r w:rsidRPr="00201139">
        <w:rPr>
          <w:i/>
        </w:rPr>
        <w:t>Machine Learning</w:t>
      </w:r>
      <w:r>
        <w:t xml:space="preserve"> yang mampu memproses data dalam jumlah besar dan kompleks dengan cepat dan akurat.</w:t>
      </w:r>
    </w:p>
    <w:p w14:paraId="7EFF3282" w14:textId="77777777" w:rsidR="00917409" w:rsidRDefault="00917409" w:rsidP="00DF02BA">
      <w:pPr>
        <w:pStyle w:val="TEXT"/>
        <w:numPr>
          <w:ilvl w:val="0"/>
          <w:numId w:val="10"/>
        </w:numPr>
      </w:pPr>
      <w:r w:rsidRPr="00201139">
        <w:rPr>
          <w:i/>
        </w:rPr>
        <w:t>Tensorflow</w:t>
      </w:r>
      <w:r>
        <w:t xml:space="preserve"> adalah salah satu platform atau library yang populer digunakan dalam implementasi </w:t>
      </w:r>
      <w:r w:rsidRPr="00201139">
        <w:rPr>
          <w:i/>
        </w:rPr>
        <w:t>Deep Learning</w:t>
      </w:r>
      <w:r>
        <w:t xml:space="preserve"> dan memudahkan pengguna dalam membuat dan mengoptimasi model </w:t>
      </w:r>
      <w:r w:rsidRPr="00201139">
        <w:rPr>
          <w:i/>
        </w:rPr>
        <w:t>Deep Learning</w:t>
      </w:r>
      <w:r>
        <w:t>.</w:t>
      </w:r>
    </w:p>
    <w:p w14:paraId="1F41AE93" w14:textId="77777777" w:rsidR="00917409" w:rsidRDefault="00917409" w:rsidP="00DF02BA">
      <w:pPr>
        <w:pStyle w:val="TEXT"/>
        <w:numPr>
          <w:ilvl w:val="0"/>
          <w:numId w:val="10"/>
        </w:numPr>
      </w:pPr>
      <w:r>
        <w:t xml:space="preserve">CNN merupakan salah satu jenis arsitektur </w:t>
      </w:r>
      <w:r w:rsidRPr="00201139">
        <w:rPr>
          <w:i/>
        </w:rPr>
        <w:t>Deep Learning</w:t>
      </w:r>
      <w:r>
        <w:t xml:space="preserve"> yang efektif digunakan dalam tugas-tugas pengenalan citra atau image recognition.</w:t>
      </w:r>
    </w:p>
    <w:p w14:paraId="35D2EEEE" w14:textId="77777777" w:rsidR="00917409" w:rsidRDefault="00917409" w:rsidP="00DF02BA">
      <w:pPr>
        <w:pStyle w:val="TEXT"/>
        <w:numPr>
          <w:ilvl w:val="0"/>
          <w:numId w:val="10"/>
        </w:numPr>
      </w:pPr>
      <w:r>
        <w:t xml:space="preserve">Pendeteksian kemasan biskuit Nextar yang rusak dapat dilakukan dengan menggunakan teknik </w:t>
      </w:r>
      <w:proofErr w:type="gramStart"/>
      <w:r w:rsidRPr="00201139">
        <w:rPr>
          <w:i/>
        </w:rPr>
        <w:t>Deep</w:t>
      </w:r>
      <w:proofErr w:type="gramEnd"/>
      <w:r w:rsidRPr="00201139">
        <w:rPr>
          <w:i/>
        </w:rPr>
        <w:t xml:space="preserve"> Learning</w:t>
      </w:r>
      <w:r>
        <w:t xml:space="preserve"> dengan </w:t>
      </w:r>
      <w:r w:rsidRPr="00201139">
        <w:rPr>
          <w:i/>
        </w:rPr>
        <w:t>Tensorflow</w:t>
      </w:r>
      <w:r>
        <w:t xml:space="preserve"> dan CNN, dengan data set yang diolah melalui beberapa tahap preprocessing.</w:t>
      </w:r>
    </w:p>
    <w:p w14:paraId="5A4CAB56" w14:textId="19A97A04" w:rsidR="00917409" w:rsidRDefault="00917409" w:rsidP="00DF02BA">
      <w:pPr>
        <w:pStyle w:val="TEXT"/>
        <w:numPr>
          <w:ilvl w:val="0"/>
          <w:numId w:val="10"/>
        </w:numPr>
      </w:pPr>
      <w:r>
        <w:t xml:space="preserve">Dalam penelitian-penelitian terdahulu, teknik </w:t>
      </w:r>
      <w:r w:rsidRPr="00201139">
        <w:rPr>
          <w:i/>
        </w:rPr>
        <w:t>Deep Learning</w:t>
      </w:r>
      <w:r>
        <w:t xml:space="preserve"> dengan </w:t>
      </w:r>
      <w:r w:rsidRPr="00201139">
        <w:rPr>
          <w:i/>
        </w:rPr>
        <w:t>Tensorflow</w:t>
      </w:r>
      <w:r>
        <w:t xml:space="preserve"> dan CNN telah terbukti berhasil dalam melakukan pendeteksian cacat atau kerusakan pada produk makanan lainnya.</w:t>
      </w:r>
    </w:p>
    <w:p w14:paraId="4F7A7C4D" w14:textId="15BAA680" w:rsidR="00917409" w:rsidRDefault="00917409" w:rsidP="00137C4D">
      <w:pPr>
        <w:pStyle w:val="TEXT"/>
        <w:ind w:firstLine="720"/>
      </w:pPr>
      <w:r>
        <w:t xml:space="preserve">Dari kesimpulan tersebut, dapat disimpulkan bahwa teknik Deep Learning dengan </w:t>
      </w:r>
      <w:r w:rsidRPr="00201139">
        <w:rPr>
          <w:i/>
        </w:rPr>
        <w:t>Tensorflow</w:t>
      </w:r>
      <w:r>
        <w:t xml:space="preserve"> dan CNN merupakan salah satu metode yang efektif dan dapat digunakan untuk pendeteksian kemasan biskuit Nextar yang rusak, dengan asumsi pengumpulan dan preprocessing data yang tepat dilakukan.</w:t>
      </w:r>
    </w:p>
    <w:p w14:paraId="3380291B" w14:textId="77777777" w:rsidR="00A95B4A" w:rsidRDefault="00A95B4A" w:rsidP="00DF02BA">
      <w:pPr>
        <w:pStyle w:val="TEXT"/>
        <w:sectPr w:rsidR="00A95B4A" w:rsidSect="00917409">
          <w:pgSz w:w="11906" w:h="16838"/>
          <w:pgMar w:top="1701" w:right="1701" w:bottom="1701" w:left="2268" w:header="709" w:footer="709" w:gutter="0"/>
          <w:cols w:space="708"/>
          <w:docGrid w:linePitch="360"/>
        </w:sectPr>
      </w:pPr>
    </w:p>
    <w:p w14:paraId="35F93AB9" w14:textId="3ED78D6E" w:rsidR="00A95B4A" w:rsidRDefault="00A95B4A" w:rsidP="00A95B4A">
      <w:pPr>
        <w:pStyle w:val="A1"/>
      </w:pPr>
      <w:bookmarkStart w:id="32" w:name="_Toc129755584"/>
      <w:r w:rsidRPr="00A95B4A">
        <w:lastRenderedPageBreak/>
        <w:t>BAB II</w:t>
      </w:r>
      <w:r>
        <w:t>I</w:t>
      </w:r>
      <w:bookmarkEnd w:id="32"/>
    </w:p>
    <w:p w14:paraId="6E5997A4" w14:textId="77B0CC31" w:rsidR="00A95B4A" w:rsidRDefault="003D7AF8" w:rsidP="00A95B4A">
      <w:pPr>
        <w:pStyle w:val="A1"/>
      </w:pPr>
      <w:bookmarkStart w:id="33" w:name="_Toc129755585"/>
      <w:r>
        <w:t>METOD</w:t>
      </w:r>
      <w:r w:rsidR="0076108D">
        <w:t>OLOGI</w:t>
      </w:r>
      <w:r>
        <w:t xml:space="preserve"> PENELITIAN</w:t>
      </w:r>
      <w:bookmarkEnd w:id="33"/>
    </w:p>
    <w:p w14:paraId="2A356B3F" w14:textId="77777777" w:rsidR="003D7AF8" w:rsidRPr="00A95B4A" w:rsidRDefault="003D7AF8" w:rsidP="00DF02BA">
      <w:pPr>
        <w:pStyle w:val="TEXT"/>
      </w:pPr>
    </w:p>
    <w:p w14:paraId="19130EBB" w14:textId="77777777" w:rsidR="003D7AF8" w:rsidRPr="003D7AF8" w:rsidRDefault="003D7AF8" w:rsidP="003D7AF8">
      <w:pPr>
        <w:pStyle w:val="ListParagraph"/>
        <w:numPr>
          <w:ilvl w:val="0"/>
          <w:numId w:val="8"/>
        </w:numPr>
        <w:spacing w:after="160" w:line="259" w:lineRule="auto"/>
        <w:contextualSpacing w:val="0"/>
        <w:jc w:val="left"/>
        <w:rPr>
          <w:rFonts w:cs="Times New Roman"/>
          <w:b/>
          <w:vanish/>
          <w:sz w:val="28"/>
          <w:szCs w:val="24"/>
        </w:rPr>
      </w:pPr>
    </w:p>
    <w:p w14:paraId="4BC9E81F" w14:textId="23AA2542" w:rsidR="003D7AF8" w:rsidRDefault="0076108D" w:rsidP="003D7AF8">
      <w:pPr>
        <w:pStyle w:val="A2"/>
        <w:numPr>
          <w:ilvl w:val="1"/>
          <w:numId w:val="8"/>
        </w:numPr>
      </w:pPr>
      <w:bookmarkStart w:id="34" w:name="_Toc129755586"/>
      <w:r>
        <w:t>Metode Penelitian</w:t>
      </w:r>
      <w:bookmarkEnd w:id="34"/>
    </w:p>
    <w:p w14:paraId="0399459A" w14:textId="2428C8A0" w:rsidR="0076108D" w:rsidRDefault="0076108D" w:rsidP="0076108D">
      <w:pPr>
        <w:pStyle w:val="A3"/>
        <w:numPr>
          <w:ilvl w:val="2"/>
          <w:numId w:val="8"/>
        </w:numPr>
      </w:pPr>
      <w:bookmarkStart w:id="35" w:name="_Toc129755587"/>
      <w:r>
        <w:t>Pengumpulan Data</w:t>
      </w:r>
      <w:bookmarkEnd w:id="35"/>
    </w:p>
    <w:p w14:paraId="53646B13" w14:textId="4E53910A" w:rsidR="002C30CB" w:rsidRDefault="009A4BD4" w:rsidP="00137C4D">
      <w:pPr>
        <w:pStyle w:val="TEXT"/>
        <w:ind w:firstLine="720"/>
      </w:pPr>
      <w:r w:rsidRPr="009A4BD4">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r>
        <w:t>:</w:t>
      </w:r>
    </w:p>
    <w:p w14:paraId="76EFFE27" w14:textId="38AC7122" w:rsidR="009A4BD4" w:rsidRDefault="009A4BD4" w:rsidP="00137C4D">
      <w:pPr>
        <w:pStyle w:val="TEXT"/>
        <w:jc w:val="center"/>
      </w:pPr>
      <w:r>
        <w:rPr>
          <w:noProof/>
          <w:lang w:val="en-US"/>
        </w:rPr>
        <w:drawing>
          <wp:inline distT="0" distB="0" distL="114300" distR="114300" wp14:anchorId="4350D07D" wp14:editId="2ABEBC4D">
            <wp:extent cx="2860158" cy="123242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2"/>
                    <a:stretch>
                      <a:fillRect/>
                    </a:stretch>
                  </pic:blipFill>
                  <pic:spPr>
                    <a:xfrm>
                      <a:off x="0" y="0"/>
                      <a:ext cx="2883935" cy="1242673"/>
                    </a:xfrm>
                    <a:prstGeom prst="rect">
                      <a:avLst/>
                    </a:prstGeom>
                    <a:noFill/>
                    <a:ln>
                      <a:noFill/>
                    </a:ln>
                  </pic:spPr>
                </pic:pic>
              </a:graphicData>
            </a:graphic>
          </wp:inline>
        </w:drawing>
      </w:r>
    </w:p>
    <w:p w14:paraId="4A7D06C2" w14:textId="4EBC8D3E" w:rsidR="009A4BD4" w:rsidRDefault="009A4BD4" w:rsidP="00DF02BA">
      <w:pPr>
        <w:pStyle w:val="zgambar"/>
      </w:pPr>
      <w:bookmarkStart w:id="36" w:name="_Toc129755350"/>
      <w:r>
        <w:t>Gambar 3.1. Tampilan Kemasan yang Bagus</w:t>
      </w:r>
      <w:bookmarkEnd w:id="36"/>
    </w:p>
    <w:p w14:paraId="32836E86" w14:textId="77777777" w:rsidR="009A4BD4" w:rsidRDefault="009A4BD4" w:rsidP="00DF02BA">
      <w:pPr>
        <w:pStyle w:val="zgambar"/>
      </w:pPr>
    </w:p>
    <w:p w14:paraId="32901B0B" w14:textId="7733CCD7" w:rsidR="009A4BD4" w:rsidRDefault="009A4BD4" w:rsidP="00137C4D">
      <w:pPr>
        <w:pStyle w:val="TEXT"/>
        <w:jc w:val="center"/>
      </w:pPr>
      <w:r>
        <w:rPr>
          <w:noProof/>
          <w:lang w:val="en-US"/>
        </w:rPr>
        <w:drawing>
          <wp:inline distT="0" distB="0" distL="114300" distR="114300" wp14:anchorId="7B2D7BB1" wp14:editId="41AA2DD1">
            <wp:extent cx="2849478" cy="1233377"/>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3"/>
                    <a:stretch>
                      <a:fillRect/>
                    </a:stretch>
                  </pic:blipFill>
                  <pic:spPr>
                    <a:xfrm>
                      <a:off x="0" y="0"/>
                      <a:ext cx="2862249" cy="1238905"/>
                    </a:xfrm>
                    <a:prstGeom prst="rect">
                      <a:avLst/>
                    </a:prstGeom>
                    <a:noFill/>
                    <a:ln>
                      <a:noFill/>
                    </a:ln>
                  </pic:spPr>
                </pic:pic>
              </a:graphicData>
            </a:graphic>
          </wp:inline>
        </w:drawing>
      </w:r>
    </w:p>
    <w:p w14:paraId="19463CDC" w14:textId="459B2C38" w:rsidR="009A4BD4" w:rsidRDefault="009A4BD4" w:rsidP="00137C4D">
      <w:pPr>
        <w:pStyle w:val="zgambar"/>
      </w:pPr>
      <w:bookmarkStart w:id="37" w:name="_Toc129755351"/>
      <w:r>
        <w:t>Gambar 3.2. Tampilan Gambar yang Rusak</w:t>
      </w:r>
      <w:bookmarkEnd w:id="37"/>
    </w:p>
    <w:p w14:paraId="6CFC3F80" w14:textId="241D0591" w:rsidR="009A4BD4" w:rsidRDefault="009A4BD4" w:rsidP="00DF02BA">
      <w:pPr>
        <w:pStyle w:val="TEXT"/>
      </w:pPr>
    </w:p>
    <w:p w14:paraId="086B4D18" w14:textId="46E62FB1" w:rsidR="009A4BD4" w:rsidRDefault="009A4BD4" w:rsidP="009A4BD4">
      <w:pPr>
        <w:pStyle w:val="A3"/>
        <w:numPr>
          <w:ilvl w:val="2"/>
          <w:numId w:val="8"/>
        </w:numPr>
      </w:pPr>
      <w:bookmarkStart w:id="38" w:name="_Toc129755588"/>
      <w:r>
        <w:t>Preprocessing data</w:t>
      </w:r>
      <w:bookmarkEnd w:id="38"/>
    </w:p>
    <w:p w14:paraId="095D9E85" w14:textId="77777777" w:rsidR="000D1B60" w:rsidRDefault="000D1B60" w:rsidP="00137C4D">
      <w:pPr>
        <w:pStyle w:val="TEXT"/>
        <w:ind w:firstLine="720"/>
      </w:pPr>
      <w:r>
        <w:t xml:space="preserve">Pada tahap ini, data yang diperoleh akan dibersihkan dan diproses untuk menghilangkan noise dan memperbaiki kualitas citra. </w:t>
      </w:r>
      <w:r w:rsidRPr="00201139">
        <w:rPr>
          <w:i/>
        </w:rPr>
        <w:t>Preprocessing</w:t>
      </w:r>
      <w:r>
        <w:t xml:space="preserve"> data meliputi konversi citra ke dalam format </w:t>
      </w:r>
      <w:r w:rsidRPr="00201139">
        <w:rPr>
          <w:i/>
        </w:rPr>
        <w:t>grayscale</w:t>
      </w:r>
      <w:r>
        <w:t xml:space="preserve">, normalisasi citra, serta </w:t>
      </w:r>
      <w:r w:rsidRPr="00201139">
        <w:rPr>
          <w:i/>
        </w:rPr>
        <w:t>resizing</w:t>
      </w:r>
      <w:r>
        <w:t xml:space="preserve"> citra untuk menyesuaikan ukuran citra yang diinginkan.</w:t>
      </w:r>
    </w:p>
    <w:p w14:paraId="07C067E8" w14:textId="7D94D0E8" w:rsidR="000D1B60" w:rsidRDefault="000D1B60" w:rsidP="00DF02BA">
      <w:pPr>
        <w:pStyle w:val="TEXT"/>
      </w:pPr>
      <w:r>
        <w:tab/>
      </w:r>
      <w:r w:rsidRPr="00201139">
        <w:rPr>
          <w:i/>
        </w:rPr>
        <w:t>Preprocessing</w:t>
      </w:r>
      <w:r>
        <w:t xml:space="preserve"> pada salah satu sampel data terkait label produk yang bagus dan </w:t>
      </w:r>
      <w:proofErr w:type="gramStart"/>
      <w:r>
        <w:t>rusak :</w:t>
      </w:r>
      <w:proofErr w:type="gramEnd"/>
      <w:r>
        <w:t xml:space="preserve"> </w:t>
      </w:r>
    </w:p>
    <w:p w14:paraId="511F572E" w14:textId="5462F677" w:rsidR="000D1B60" w:rsidRDefault="000D1B60" w:rsidP="00DF02BA">
      <w:pPr>
        <w:pStyle w:val="TEXT"/>
      </w:pPr>
      <w:r>
        <w:rPr>
          <w:noProof/>
          <w:lang w:val="en-US"/>
        </w:rPr>
        <w:lastRenderedPageBreak/>
        <w:drawing>
          <wp:inline distT="0" distB="0" distL="114300" distR="114300" wp14:anchorId="1F3B322C" wp14:editId="222DDC23">
            <wp:extent cx="5039995" cy="1648159"/>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24"/>
                    <a:stretch>
                      <a:fillRect/>
                    </a:stretch>
                  </pic:blipFill>
                  <pic:spPr>
                    <a:xfrm>
                      <a:off x="0" y="0"/>
                      <a:ext cx="5039995" cy="1648159"/>
                    </a:xfrm>
                    <a:prstGeom prst="rect">
                      <a:avLst/>
                    </a:prstGeom>
                  </pic:spPr>
                </pic:pic>
              </a:graphicData>
            </a:graphic>
          </wp:inline>
        </w:drawing>
      </w:r>
    </w:p>
    <w:p w14:paraId="73962591" w14:textId="1E2A527D" w:rsidR="000D1B60" w:rsidRDefault="000D1B60" w:rsidP="00DF02BA">
      <w:pPr>
        <w:pStyle w:val="zgambar"/>
      </w:pPr>
      <w:bookmarkStart w:id="39" w:name="_Toc129755352"/>
      <w:r w:rsidRPr="000D1B60">
        <w:t>Gambar 3.3</w:t>
      </w:r>
      <w:r w:rsidR="00C475C4">
        <w:t>.</w:t>
      </w:r>
      <w:r w:rsidRPr="000D1B60">
        <w:t xml:space="preserve"> Preprocessing Data yang diambil untuk ditraining</w:t>
      </w:r>
      <w:bookmarkEnd w:id="39"/>
    </w:p>
    <w:p w14:paraId="57FEE332" w14:textId="77777777" w:rsidR="000D1B60" w:rsidRDefault="000D1B60" w:rsidP="00DF02BA">
      <w:pPr>
        <w:pStyle w:val="TEXT"/>
      </w:pPr>
    </w:p>
    <w:p w14:paraId="1EF7BE2C" w14:textId="3B5B10D7" w:rsidR="009A4BD4" w:rsidRDefault="009A4BD4" w:rsidP="009A4BD4">
      <w:pPr>
        <w:pStyle w:val="A3"/>
        <w:numPr>
          <w:ilvl w:val="2"/>
          <w:numId w:val="8"/>
        </w:numPr>
      </w:pPr>
      <w:bookmarkStart w:id="40" w:name="_Toc129755589"/>
      <w:r>
        <w:t>Pembuatan Model</w:t>
      </w:r>
      <w:bookmarkEnd w:id="40"/>
    </w:p>
    <w:p w14:paraId="41D14A5F" w14:textId="04A7D524" w:rsidR="000D1B60" w:rsidRDefault="000D1B60" w:rsidP="00137C4D">
      <w:pPr>
        <w:pStyle w:val="TEXT"/>
        <w:ind w:firstLine="720"/>
      </w:pPr>
      <w:r>
        <w:t xml:space="preserve">Model Deep Learning </w:t>
      </w:r>
      <w:proofErr w:type="gramStart"/>
      <w:r>
        <w:t>akan</w:t>
      </w:r>
      <w:proofErr w:type="gramEnd"/>
      <w:r>
        <w:t xml:space="preserve"> dibangun menggunakan </w:t>
      </w:r>
      <w:r w:rsidRPr="00201139">
        <w:rPr>
          <w:i/>
        </w:rPr>
        <w:t>Tensorflow</w:t>
      </w:r>
      <w:r>
        <w:t xml:space="preserve"> dan CNN. Pembuatan model akan dilakukan dengan mengatur parameter seperti jumlah lapisan (layers), fungsi aktivasi, dan pengaturan lainnya. Model akan dilatih menggunakan data baik dan rusak yang telah dipreproses. Pada penelitian ini, model CNN yang digunakan terdiri dari beberapa lapisan, yaitu:</w:t>
      </w:r>
    </w:p>
    <w:p w14:paraId="28A0602C" w14:textId="77777777" w:rsidR="000D1B60" w:rsidRDefault="000D1B60" w:rsidP="00882A1A">
      <w:pPr>
        <w:pStyle w:val="TEXT"/>
        <w:numPr>
          <w:ilvl w:val="0"/>
          <w:numId w:val="10"/>
        </w:numPr>
        <w:ind w:left="284" w:hanging="218"/>
      </w:pPr>
      <w:r>
        <w:t>Lapisan Input: berfungsi sebagai input data gambar</w:t>
      </w:r>
    </w:p>
    <w:p w14:paraId="2B9652F3" w14:textId="371DC756" w:rsidR="000D1B60" w:rsidRDefault="000D1B60" w:rsidP="00882A1A">
      <w:pPr>
        <w:pStyle w:val="TEXT"/>
        <w:numPr>
          <w:ilvl w:val="0"/>
          <w:numId w:val="10"/>
        </w:numPr>
        <w:ind w:left="284" w:hanging="218"/>
      </w:pPr>
      <w:r>
        <w:t>Lapisan Konvolusi: berfungsi untuk mengekstrak fitur-fitur dari gambar menggunakan kernel konvolusi</w:t>
      </w:r>
    </w:p>
    <w:p w14:paraId="40F906E3" w14:textId="0C74F5BA" w:rsidR="000D1B60" w:rsidRDefault="000D1B60" w:rsidP="00882A1A">
      <w:pPr>
        <w:pStyle w:val="TEXT"/>
        <w:numPr>
          <w:ilvl w:val="0"/>
          <w:numId w:val="10"/>
        </w:numPr>
        <w:ind w:left="284" w:hanging="218"/>
      </w:pPr>
      <w:r>
        <w:t xml:space="preserve">Lapisan </w:t>
      </w:r>
      <w:r w:rsidRPr="00201139">
        <w:rPr>
          <w:i/>
        </w:rPr>
        <w:t>ReLU</w:t>
      </w:r>
      <w:r>
        <w:t>: berfungsi untuk mempercepat proses pelatihan dengan menghilangkan nilai negatif pada lapisan konvolusi</w:t>
      </w:r>
    </w:p>
    <w:p w14:paraId="2C8A030D" w14:textId="7E039EFB" w:rsidR="000D1B60" w:rsidRDefault="000D1B60" w:rsidP="00882A1A">
      <w:pPr>
        <w:pStyle w:val="TEXT"/>
        <w:numPr>
          <w:ilvl w:val="0"/>
          <w:numId w:val="10"/>
        </w:numPr>
        <w:ind w:left="284" w:hanging="218"/>
      </w:pPr>
      <w:r>
        <w:t xml:space="preserve">Lapisan </w:t>
      </w:r>
      <w:r w:rsidRPr="00201139">
        <w:rPr>
          <w:i/>
        </w:rPr>
        <w:t>Max Pooling</w:t>
      </w:r>
      <w:r>
        <w:t>: berfungsi untuk mengurangi dimensi dari hasil konvolusi dan mempertahankan fitur yang paling penting</w:t>
      </w:r>
    </w:p>
    <w:p w14:paraId="45A3DDF1" w14:textId="000D0A56" w:rsidR="000D1B60" w:rsidRDefault="000D1B60" w:rsidP="00882A1A">
      <w:pPr>
        <w:pStyle w:val="TEXT"/>
        <w:numPr>
          <w:ilvl w:val="0"/>
          <w:numId w:val="10"/>
        </w:numPr>
        <w:ind w:left="284" w:hanging="218"/>
      </w:pPr>
      <w:r>
        <w:t xml:space="preserve">Lapisan </w:t>
      </w:r>
      <w:r w:rsidRPr="00201139">
        <w:rPr>
          <w:i/>
        </w:rPr>
        <w:t>Dropout</w:t>
      </w:r>
      <w:r>
        <w:t xml:space="preserve">: berfungsi untuk mencegah </w:t>
      </w:r>
      <w:r w:rsidRPr="00201139">
        <w:rPr>
          <w:i/>
        </w:rPr>
        <w:t>overfitting</w:t>
      </w:r>
      <w:r>
        <w:t xml:space="preserve"> dengan menonaktifkan beberapa neuron secara acak selama pelatihan</w:t>
      </w:r>
    </w:p>
    <w:p w14:paraId="3A8646AF" w14:textId="0F523D84" w:rsidR="000D1B60" w:rsidRDefault="000D1B60" w:rsidP="00882A1A">
      <w:pPr>
        <w:pStyle w:val="TEXT"/>
        <w:numPr>
          <w:ilvl w:val="0"/>
          <w:numId w:val="10"/>
        </w:numPr>
        <w:ind w:left="284" w:hanging="218"/>
      </w:pPr>
      <w:r>
        <w:t xml:space="preserve">Lapisan </w:t>
      </w:r>
      <w:r w:rsidRPr="00201139">
        <w:rPr>
          <w:i/>
        </w:rPr>
        <w:t>Flatten</w:t>
      </w:r>
      <w:r>
        <w:t>: berfungsi untuk meratakan hasil pooling menjadi vektor fitur.</w:t>
      </w:r>
    </w:p>
    <w:p w14:paraId="4C528323" w14:textId="610EB43D" w:rsidR="000D1B60" w:rsidRDefault="000D1B60" w:rsidP="00882A1A">
      <w:pPr>
        <w:pStyle w:val="TEXT"/>
        <w:numPr>
          <w:ilvl w:val="0"/>
          <w:numId w:val="10"/>
        </w:numPr>
        <w:ind w:left="284" w:hanging="218"/>
      </w:pPr>
      <w:r>
        <w:t xml:space="preserve">Lapisan </w:t>
      </w:r>
      <w:r w:rsidRPr="00201139">
        <w:rPr>
          <w:i/>
        </w:rPr>
        <w:t>Dense</w:t>
      </w:r>
      <w:r>
        <w:t>: berfungsi untuk menghubungkan vektor fitur dengan kelas output</w:t>
      </w:r>
    </w:p>
    <w:p w14:paraId="35A86D6B" w14:textId="0C257401" w:rsidR="000D1B60" w:rsidRDefault="000D1B60" w:rsidP="00882A1A">
      <w:pPr>
        <w:pStyle w:val="TEXT"/>
        <w:numPr>
          <w:ilvl w:val="0"/>
          <w:numId w:val="10"/>
        </w:numPr>
        <w:ind w:left="284" w:hanging="218"/>
      </w:pPr>
      <w:r>
        <w:t>Lapisan Output: berfungsi sebagai output hasil klasifikasi</w:t>
      </w:r>
    </w:p>
    <w:p w14:paraId="13E00496" w14:textId="77777777" w:rsidR="000D1B60" w:rsidRDefault="000D1B60" w:rsidP="00DF02BA">
      <w:pPr>
        <w:pStyle w:val="TEXT"/>
      </w:pPr>
    </w:p>
    <w:p w14:paraId="6C89B68F" w14:textId="6648325B" w:rsidR="009A4BD4" w:rsidRDefault="009A4BD4" w:rsidP="009A4BD4">
      <w:pPr>
        <w:pStyle w:val="A3"/>
        <w:numPr>
          <w:ilvl w:val="2"/>
          <w:numId w:val="8"/>
        </w:numPr>
      </w:pPr>
      <w:bookmarkStart w:id="41" w:name="_Toc129755590"/>
      <w:r>
        <w:t>Pengujian Model</w:t>
      </w:r>
      <w:bookmarkEnd w:id="41"/>
    </w:p>
    <w:p w14:paraId="4D1188BE" w14:textId="1D57EA22" w:rsidR="000D1B60" w:rsidRDefault="000D1B60" w:rsidP="00137C4D">
      <w:pPr>
        <w:pStyle w:val="TEXT"/>
        <w:ind w:firstLine="720"/>
      </w:pPr>
      <w:r w:rsidRPr="000D1B60">
        <w:t xml:space="preserve"> model selesai dilatih / train akan dilakukan proses pengujian model. Dengan menggunakan Python sebagai platform untuk mengevaluasi hasil model yang telah dilatih. Dengan menggunakan library seperti NumPy dan Pandas untuk </w:t>
      </w:r>
      <w:r w:rsidRPr="000D1B60">
        <w:lastRenderedPageBreak/>
        <w:t>membaca dan memuat dataset. Selanjutnya, dapat menggunakan TensorFlow dan Keras untuk membangun model CNN dan melatih model dengan dataset yang dimuat agar dapat diteruskan untuk mengevaluasi performa model menggunakan metrik evaluasi seperti berikut</w:t>
      </w:r>
      <w:r>
        <w:t>:</w:t>
      </w:r>
    </w:p>
    <w:p w14:paraId="7462D8E7" w14:textId="0DED6E78" w:rsidR="000D1B60" w:rsidRDefault="000D1B60" w:rsidP="00882A1A">
      <w:pPr>
        <w:pStyle w:val="TEXT"/>
        <w:numPr>
          <w:ilvl w:val="3"/>
          <w:numId w:val="8"/>
        </w:numPr>
        <w:ind w:left="851" w:hanging="851"/>
      </w:pPr>
      <w:r>
        <w:t>Akurasi</w:t>
      </w:r>
    </w:p>
    <w:p w14:paraId="68B3B1BB" w14:textId="258C6832" w:rsidR="000D1B60" w:rsidRDefault="000D1B60" w:rsidP="00137C4D">
      <w:pPr>
        <w:pStyle w:val="TEXT"/>
        <w:ind w:firstLine="720"/>
      </w:pPr>
      <w:r w:rsidRPr="000D1B60">
        <w:t>Akurasi adalah ukuran persentase dari jumlah klasifikasi yang benar dibandingkan dengan total klasifikasi yang dilakukan. Akurasi dihitung dengan membagi jumlah klasifikasi yang benar dengan jumlah total klasifikasi.</w:t>
      </w:r>
    </w:p>
    <w:p w14:paraId="0157521C" w14:textId="16860555" w:rsidR="000D1B60" w:rsidRDefault="000D1B60" w:rsidP="00882A1A">
      <w:pPr>
        <w:pStyle w:val="TEXT"/>
        <w:numPr>
          <w:ilvl w:val="3"/>
          <w:numId w:val="8"/>
        </w:numPr>
        <w:ind w:left="851" w:hanging="851"/>
      </w:pPr>
      <w:r>
        <w:t>Presisi</w:t>
      </w:r>
    </w:p>
    <w:p w14:paraId="2E874614" w14:textId="1E379810" w:rsidR="000D1B60" w:rsidRDefault="000D1B60" w:rsidP="00137C4D">
      <w:pPr>
        <w:pStyle w:val="TEXT"/>
        <w:ind w:firstLine="720"/>
      </w:pPr>
      <w:r w:rsidRPr="000D1B60">
        <w:t>Presisi adalah ukuran persentase dari jumlah hasil klasifikasi yang benar positif dibandingkan dengan total hasil klasifikasi positif. Presisi dihitung dengan membagi jumlah hasil klasifikasi benar positif dengan jumlah total hasil klasifikasi positif.</w:t>
      </w:r>
    </w:p>
    <w:p w14:paraId="14D09BE8" w14:textId="55D1618C" w:rsidR="000D1B60" w:rsidRPr="00882A1A" w:rsidRDefault="000D1B60" w:rsidP="00882A1A">
      <w:pPr>
        <w:pStyle w:val="TEXT"/>
        <w:numPr>
          <w:ilvl w:val="3"/>
          <w:numId w:val="8"/>
        </w:numPr>
        <w:ind w:left="851" w:hanging="851"/>
      </w:pPr>
      <w:r w:rsidRPr="00882A1A">
        <w:rPr>
          <w:i/>
        </w:rPr>
        <w:t>Recall</w:t>
      </w:r>
    </w:p>
    <w:p w14:paraId="5C98197D" w14:textId="21354DA2" w:rsidR="000D1B60" w:rsidRDefault="000D1B60" w:rsidP="00137C4D">
      <w:pPr>
        <w:pStyle w:val="TEXT"/>
        <w:ind w:firstLine="720"/>
      </w:pPr>
      <w:r w:rsidRPr="00882A1A">
        <w:rPr>
          <w:i/>
        </w:rPr>
        <w:t>Recall</w:t>
      </w:r>
      <w:r w:rsidRPr="000D1B60">
        <w:t xml:space="preserve"> adalah ukuran persentase dari jumlah hasil klasifikasi yang benar positif dibandingkan dengan total jumlah data yang seharusnya diklasifikasikan positif. </w:t>
      </w:r>
      <w:r w:rsidRPr="00882A1A">
        <w:rPr>
          <w:i/>
        </w:rPr>
        <w:t>Recall</w:t>
      </w:r>
      <w:r w:rsidRPr="000D1B60">
        <w:t xml:space="preserve"> dihitung dengan membagi jumlah hasil klasifikasi benar positif dengan jumlah total data yang seharusnya diklasifikasikan positif.</w:t>
      </w:r>
    </w:p>
    <w:p w14:paraId="66AF04D4" w14:textId="14F00A09" w:rsidR="000D1B60" w:rsidRPr="00882A1A" w:rsidRDefault="000D1B60" w:rsidP="00882A1A">
      <w:pPr>
        <w:pStyle w:val="TEXT"/>
        <w:numPr>
          <w:ilvl w:val="3"/>
          <w:numId w:val="8"/>
        </w:numPr>
        <w:ind w:left="851" w:hanging="851"/>
      </w:pPr>
      <w:r w:rsidRPr="00882A1A">
        <w:rPr>
          <w:i/>
        </w:rPr>
        <w:t>FI</w:t>
      </w:r>
      <w:r w:rsidRPr="00882A1A">
        <w:t>-</w:t>
      </w:r>
      <w:r w:rsidRPr="00882A1A">
        <w:rPr>
          <w:i/>
        </w:rPr>
        <w:t>Score</w:t>
      </w:r>
    </w:p>
    <w:p w14:paraId="57BDA800" w14:textId="5BDA3B67" w:rsidR="000D1B60" w:rsidRDefault="000D1B60" w:rsidP="00137C4D">
      <w:pPr>
        <w:pStyle w:val="TEXT"/>
        <w:ind w:firstLine="720"/>
      </w:pPr>
      <w:r w:rsidRPr="00882A1A">
        <w:rPr>
          <w:i/>
        </w:rPr>
        <w:t>F1</w:t>
      </w:r>
      <w:r w:rsidRPr="000D1B60">
        <w:t>-</w:t>
      </w:r>
      <w:r w:rsidRPr="00882A1A">
        <w:rPr>
          <w:i/>
        </w:rPr>
        <w:t>score</w:t>
      </w:r>
      <w:r w:rsidRPr="000D1B60">
        <w:t xml:space="preserve"> adalah rata-rata harmonik dari presisi dan </w:t>
      </w:r>
      <w:r w:rsidRPr="00882A1A">
        <w:rPr>
          <w:i/>
        </w:rPr>
        <w:t>recall</w:t>
      </w:r>
      <w:r w:rsidRPr="000D1B60">
        <w:t xml:space="preserve">. </w:t>
      </w:r>
      <w:r w:rsidRPr="00882A1A">
        <w:rPr>
          <w:i/>
        </w:rPr>
        <w:t>F1-score</w:t>
      </w:r>
      <w:r w:rsidRPr="000D1B60">
        <w:t xml:space="preserve"> memberikan ukuran yang lebih seimbang antara presisi dan </w:t>
      </w:r>
      <w:r w:rsidRPr="00882A1A">
        <w:rPr>
          <w:i/>
        </w:rPr>
        <w:t>recall</w:t>
      </w:r>
      <w:r w:rsidRPr="000D1B60">
        <w:t xml:space="preserve"> daripada hanya menggunakan satu dari dua metrik ini saja</w:t>
      </w:r>
      <w:r>
        <w:t>.</w:t>
      </w:r>
    </w:p>
    <w:p w14:paraId="7AC0AF49" w14:textId="50BDD5C5" w:rsidR="000D1B60" w:rsidRDefault="000D1B60" w:rsidP="00137C4D">
      <w:pPr>
        <w:pStyle w:val="TEXT"/>
        <w:ind w:firstLine="720"/>
      </w:pPr>
      <w:proofErr w:type="gramStart"/>
      <w:r w:rsidRPr="000D1B60">
        <w:t>Dalam  pengujian</w:t>
      </w:r>
      <w:proofErr w:type="gramEnd"/>
      <w:r w:rsidRPr="000D1B60">
        <w:t xml:space="preserve"> ini output dari python hanya sebatas data output label dan akurasi yang ditampilkan masih dalam bentuk data float dan memerlukan sebuah </w:t>
      </w:r>
      <w:r w:rsidRPr="00201139">
        <w:rPr>
          <w:i/>
        </w:rPr>
        <w:t>library</w:t>
      </w:r>
      <w:r w:rsidRPr="000D1B60">
        <w:t xml:space="preserve"> lagi bernama Flask untuk membuat data uji menjadi </w:t>
      </w:r>
      <w:r w:rsidRPr="00201139">
        <w:rPr>
          <w:i/>
        </w:rPr>
        <w:t>Backend</w:t>
      </w:r>
      <w:r w:rsidRPr="000D1B60">
        <w:t xml:space="preserve"> </w:t>
      </w:r>
      <w:r w:rsidRPr="00201139">
        <w:rPr>
          <w:i/>
        </w:rPr>
        <w:t>Restful</w:t>
      </w:r>
      <w:r w:rsidRPr="000D1B60">
        <w:t xml:space="preserve"> </w:t>
      </w:r>
      <w:r w:rsidRPr="00201139">
        <w:rPr>
          <w:i/>
        </w:rPr>
        <w:t>API</w:t>
      </w:r>
      <w:r w:rsidRPr="000D1B60">
        <w:t xml:space="preserve"> supaya bisa diolah lagi oleh </w:t>
      </w:r>
      <w:r w:rsidRPr="00201139">
        <w:rPr>
          <w:i/>
        </w:rPr>
        <w:t>frontend</w:t>
      </w:r>
      <w:r w:rsidRPr="000D1B60">
        <w:t xml:space="preserve"> website agar mudah digunakan oleh pengguna. Agar aplikasi berjalan lancar dengan keamanan yang baik maka diperlukan keamanan yang lebih dengan menggunakan text kunci agar tidak semua orang bisa mengakses datanya.</w:t>
      </w:r>
    </w:p>
    <w:p w14:paraId="7511ECF1" w14:textId="7300CB25" w:rsidR="00201139" w:rsidRDefault="00201139">
      <w:pPr>
        <w:spacing w:after="160" w:line="259" w:lineRule="auto"/>
        <w:jc w:val="left"/>
        <w:rPr>
          <w:rFonts w:cs="Times New Roman"/>
          <w:szCs w:val="24"/>
        </w:rPr>
      </w:pPr>
    </w:p>
    <w:p w14:paraId="42203E8C" w14:textId="56544E30" w:rsidR="00201139" w:rsidRDefault="00201139" w:rsidP="00137C4D">
      <w:pPr>
        <w:pStyle w:val="TEXT"/>
        <w:ind w:firstLine="720"/>
      </w:pPr>
    </w:p>
    <w:p w14:paraId="256CB479" w14:textId="3693187D" w:rsidR="00137C4D" w:rsidRPr="00201139" w:rsidRDefault="00201139" w:rsidP="00201139">
      <w:pPr>
        <w:spacing w:after="160" w:line="259" w:lineRule="auto"/>
        <w:jc w:val="left"/>
        <w:rPr>
          <w:rFonts w:cs="Times New Roman"/>
          <w:szCs w:val="24"/>
        </w:rPr>
      </w:pPr>
      <w:r>
        <w:br w:type="page"/>
      </w:r>
    </w:p>
    <w:p w14:paraId="79CBDC95" w14:textId="5DB1D278" w:rsidR="009A4BD4" w:rsidRDefault="000D1B60" w:rsidP="009A4BD4">
      <w:pPr>
        <w:pStyle w:val="A3"/>
        <w:numPr>
          <w:ilvl w:val="2"/>
          <w:numId w:val="8"/>
        </w:numPr>
      </w:pPr>
      <w:bookmarkStart w:id="42" w:name="_Toc129755591"/>
      <w:r>
        <w:lastRenderedPageBreak/>
        <w:t>Penerapan model</w:t>
      </w:r>
      <w:bookmarkEnd w:id="42"/>
    </w:p>
    <w:p w14:paraId="19EC94F8" w14:textId="77777777" w:rsidR="00775708" w:rsidRDefault="000D1B60" w:rsidP="00137C4D">
      <w:pPr>
        <w:pStyle w:val="TEXT"/>
        <w:ind w:firstLine="720"/>
      </w:pPr>
      <w:r>
        <w:t xml:space="preserve">Setelah selesai membuat </w:t>
      </w:r>
      <w:r w:rsidRPr="00201139">
        <w:rPr>
          <w:i/>
        </w:rPr>
        <w:t>backend Rest API</w:t>
      </w:r>
      <w:r>
        <w:t xml:space="preserve"> untuk menguji data model maka dibutuhkan </w:t>
      </w:r>
      <w:r w:rsidRPr="00201139">
        <w:rPr>
          <w:i/>
        </w:rPr>
        <w:t>frontend</w:t>
      </w:r>
      <w:r>
        <w:t xml:space="preserve"> agar pengujian model bisa dilakukan oleh user dengan nyaman. Dalam penelitian ini mengambil framework </w:t>
      </w:r>
      <w:r w:rsidRPr="00201139">
        <w:rPr>
          <w:i/>
        </w:rPr>
        <w:t>javascript</w:t>
      </w:r>
      <w:r>
        <w:t xml:space="preserve"> </w:t>
      </w:r>
      <w:r w:rsidRPr="00201139">
        <w:rPr>
          <w:i/>
        </w:rPr>
        <w:t>vue</w:t>
      </w:r>
      <w:r>
        <w:t xml:space="preserve"> sebagai </w:t>
      </w:r>
      <w:r w:rsidRPr="00201139">
        <w:rPr>
          <w:i/>
        </w:rPr>
        <w:t>frontend</w:t>
      </w:r>
      <w:r>
        <w:t xml:space="preserve">. </w:t>
      </w:r>
      <w:r w:rsidRPr="00201139">
        <w:rPr>
          <w:i/>
        </w:rPr>
        <w:t>Vue</w:t>
      </w:r>
      <w:r>
        <w:t xml:space="preserve"> adalah salah satu </w:t>
      </w:r>
      <w:r w:rsidRPr="00201139">
        <w:rPr>
          <w:i/>
        </w:rPr>
        <w:t>framework</w:t>
      </w:r>
      <w:r>
        <w:t xml:space="preserve"> </w:t>
      </w:r>
      <w:r w:rsidRPr="00201139">
        <w:rPr>
          <w:i/>
        </w:rPr>
        <w:t>JavaScript</w:t>
      </w:r>
      <w:r>
        <w:t xml:space="preserve"> yang dapat digunakan untuk membangun aplikasi web interaktif dengan cepat dan mudah.</w:t>
      </w:r>
    </w:p>
    <w:p w14:paraId="4FD4AA49" w14:textId="77777777" w:rsidR="00775708" w:rsidRDefault="000D1B60" w:rsidP="00137C4D">
      <w:pPr>
        <w:pStyle w:val="TEXT"/>
        <w:ind w:firstLine="720"/>
      </w:pPr>
      <w:r>
        <w:t xml:space="preserve">Dalam konteks penggunaannya sebagai frontend dari Deep Learning menggunakan </w:t>
      </w:r>
      <w:r w:rsidRPr="00201139">
        <w:rPr>
          <w:i/>
        </w:rPr>
        <w:t>Tensorflow</w:t>
      </w:r>
      <w:r>
        <w:t xml:space="preserve"> dan </w:t>
      </w:r>
      <w:r w:rsidRPr="00201139">
        <w:rPr>
          <w:i/>
        </w:rPr>
        <w:t>Convolutional Neural Network</w:t>
      </w:r>
      <w:r>
        <w:t xml:space="preserve"> untuk pendeteksian kemasan biskuit Nextar yang rusak, </w:t>
      </w:r>
      <w:r w:rsidRPr="00201139">
        <w:rPr>
          <w:i/>
        </w:rPr>
        <w:t>Vue</w:t>
      </w:r>
      <w:r>
        <w:t xml:space="preserve"> dapat mempermudah penggunaan dan integrasi antara model Deep Learning dan tampilan aplikasi web.</w:t>
      </w:r>
    </w:p>
    <w:p w14:paraId="598AE1FA" w14:textId="5695E73B" w:rsidR="000D1B60" w:rsidRDefault="000D1B60" w:rsidP="00137C4D">
      <w:pPr>
        <w:pStyle w:val="TEXT"/>
        <w:ind w:firstLine="720"/>
      </w:pPr>
      <w:r>
        <w:t xml:space="preserve">Dalam proses pendeteksian kemasan biskuit Nextar yang rusak, model Deep Learning yang dibuat menggunakan </w:t>
      </w:r>
      <w:r w:rsidRPr="00201139">
        <w:rPr>
          <w:i/>
        </w:rPr>
        <w:t>Tensorflow</w:t>
      </w:r>
      <w:r>
        <w:t xml:space="preserve"> dan </w:t>
      </w:r>
      <w:r w:rsidRPr="00201139">
        <w:rPr>
          <w:i/>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sidRPr="00201139">
        <w:rPr>
          <w:i/>
        </w:rPr>
        <w:t>Vue</w:t>
      </w:r>
      <w:r>
        <w:t>.</w:t>
      </w:r>
    </w:p>
    <w:p w14:paraId="7DDB8EE2" w14:textId="77777777" w:rsidR="00775708" w:rsidRDefault="000D1B60" w:rsidP="00137C4D">
      <w:pPr>
        <w:pStyle w:val="TEXT"/>
        <w:ind w:firstLine="720"/>
      </w:pPr>
      <w:r>
        <w:t xml:space="preserve">Dengan menggunakan </w:t>
      </w:r>
      <w:r w:rsidRPr="00201139">
        <w:rPr>
          <w:i/>
        </w:rPr>
        <w:t>Vue</w:t>
      </w:r>
      <w:r>
        <w:t xml:space="preserve"> sebagai </w:t>
      </w:r>
      <w:r w:rsidRPr="00201139">
        <w:rPr>
          <w:i/>
        </w:rPr>
        <w:t>frontend</w:t>
      </w:r>
      <w:r>
        <w:t xml:space="preserve">, pengguna dapat dengan mudah mengakses dan memanipulasi hasil prediksi dari model </w:t>
      </w:r>
      <w:r w:rsidRPr="00201139">
        <w:rPr>
          <w:i/>
        </w:rPr>
        <w:t>Deep Learning</w:t>
      </w:r>
      <w:r>
        <w:t>, serta menampilkan informasi tambahan seperti gambar kemasan biskuit yang diproses dan hasil prediksi yang dihasilkan. Hal ini dapat meningkatkan efektivitas dan efisiensi dalam proses pendeteksian kemasan biskuit yang rusak.</w:t>
      </w:r>
    </w:p>
    <w:p w14:paraId="6227FF40" w14:textId="7ECC4763" w:rsidR="000D1B60" w:rsidRDefault="000D1B60" w:rsidP="00137C4D">
      <w:pPr>
        <w:pStyle w:val="TEXT"/>
        <w:ind w:firstLine="720"/>
      </w:pPr>
      <w:r>
        <w:t xml:space="preserve">Selain itu, </w:t>
      </w:r>
      <w:r w:rsidRPr="00201139">
        <w:rPr>
          <w:i/>
        </w:rPr>
        <w:t>Vue</w:t>
      </w:r>
      <w:r>
        <w:t xml:space="preserve"> juga memiliki kemampuan untuk mengintegrasikan komponen-komponen lain seperti grafik dan tabel, yang dapat membantu pengguna dalam memvisualisasikan dan menganalisis hasil prediksi dari model </w:t>
      </w:r>
      <w:r w:rsidRPr="00201139">
        <w:rPr>
          <w:i/>
        </w:rPr>
        <w:t>Deep Learning</w:t>
      </w:r>
      <w:r>
        <w:t xml:space="preserve"> dengan lebih mudah dan cepat.</w:t>
      </w:r>
    </w:p>
    <w:p w14:paraId="37E59115" w14:textId="2A62AC73" w:rsidR="00775708" w:rsidRDefault="00775708" w:rsidP="00DF02BA">
      <w:pPr>
        <w:pStyle w:val="TEXT"/>
      </w:pPr>
    </w:p>
    <w:p w14:paraId="267E912B" w14:textId="6093ECD8" w:rsidR="00C475C4" w:rsidRDefault="00C475C4" w:rsidP="00DF02BA">
      <w:pPr>
        <w:pStyle w:val="TEXT"/>
      </w:pPr>
    </w:p>
    <w:p w14:paraId="25F20C96" w14:textId="51D9A278" w:rsidR="00C475C4" w:rsidRDefault="00C475C4" w:rsidP="00DF02BA">
      <w:pPr>
        <w:pStyle w:val="TEXT"/>
      </w:pPr>
    </w:p>
    <w:p w14:paraId="253AB67A" w14:textId="58773AD7" w:rsidR="00C475C4" w:rsidRDefault="00C475C4" w:rsidP="00DF02BA">
      <w:pPr>
        <w:pStyle w:val="TEXT"/>
      </w:pPr>
    </w:p>
    <w:p w14:paraId="71191FBF" w14:textId="6BE3D3D3" w:rsidR="00C475C4" w:rsidRDefault="00C475C4" w:rsidP="00DF02BA">
      <w:pPr>
        <w:pStyle w:val="TEXT"/>
      </w:pPr>
    </w:p>
    <w:p w14:paraId="1E424628" w14:textId="6F8A33C9" w:rsidR="00C475C4" w:rsidRDefault="00C475C4" w:rsidP="00DF02BA">
      <w:pPr>
        <w:pStyle w:val="TEXT"/>
      </w:pPr>
    </w:p>
    <w:p w14:paraId="23F19C42" w14:textId="07045BBC" w:rsidR="00C475C4" w:rsidRDefault="00C475C4" w:rsidP="00DF02BA">
      <w:pPr>
        <w:pStyle w:val="TEXT"/>
      </w:pPr>
    </w:p>
    <w:p w14:paraId="4D3FE0E9" w14:textId="77777777" w:rsidR="00C475C4" w:rsidRDefault="00C475C4" w:rsidP="00DF02BA">
      <w:pPr>
        <w:pStyle w:val="TEXT"/>
      </w:pPr>
    </w:p>
    <w:p w14:paraId="35240DB3" w14:textId="35D719B8" w:rsidR="003D7AF8" w:rsidRDefault="00775708" w:rsidP="003D7AF8">
      <w:pPr>
        <w:pStyle w:val="A2"/>
        <w:numPr>
          <w:ilvl w:val="1"/>
          <w:numId w:val="8"/>
        </w:numPr>
      </w:pPr>
      <w:bookmarkStart w:id="43" w:name="_Toc129755592"/>
      <w:r>
        <w:lastRenderedPageBreak/>
        <w:t>Desain Sistem</w:t>
      </w:r>
      <w:bookmarkEnd w:id="43"/>
    </w:p>
    <w:p w14:paraId="1802759F" w14:textId="62917580" w:rsidR="00775708" w:rsidRDefault="00775708" w:rsidP="00137C4D">
      <w:pPr>
        <w:pStyle w:val="TEXT"/>
        <w:ind w:firstLine="720"/>
      </w:pPr>
      <w:r w:rsidRPr="00775708">
        <w:t>Dalam pengembangan pene</w:t>
      </w:r>
      <w:r w:rsidR="00201139">
        <w:t>litian ini dengan menggunakan si</w:t>
      </w:r>
      <w:r w:rsidRPr="00775708">
        <w:t xml:space="preserve">stem yang diperlukan beberapa halaman ini agar keamanan dan kenyamanan pengguna terlaksana. Struktur halamannya sebagai </w:t>
      </w:r>
      <w:proofErr w:type="gramStart"/>
      <w:r w:rsidRPr="00775708">
        <w:t>berikut :</w:t>
      </w:r>
      <w:proofErr w:type="gramEnd"/>
    </w:p>
    <w:p w14:paraId="0BF43B73" w14:textId="77777777" w:rsidR="00775708" w:rsidRDefault="00775708" w:rsidP="00DF02BA">
      <w:pPr>
        <w:pStyle w:val="TEXT"/>
      </w:pPr>
    </w:p>
    <w:p w14:paraId="290E4967" w14:textId="5078FB33" w:rsidR="00775708" w:rsidRPr="00201139" w:rsidRDefault="00775708" w:rsidP="00137C4D">
      <w:pPr>
        <w:pStyle w:val="A3"/>
        <w:numPr>
          <w:ilvl w:val="2"/>
          <w:numId w:val="8"/>
        </w:numPr>
        <w:rPr>
          <w:i/>
        </w:rPr>
      </w:pPr>
      <w:bookmarkStart w:id="44" w:name="_Toc129755593"/>
      <w:r w:rsidRPr="00201139">
        <w:rPr>
          <w:i/>
        </w:rPr>
        <w:t>Login Form</w:t>
      </w:r>
      <w:bookmarkEnd w:id="44"/>
    </w:p>
    <w:p w14:paraId="0C3FD468" w14:textId="7E039FF4" w:rsidR="00775708" w:rsidRDefault="00775708" w:rsidP="00137C4D">
      <w:pPr>
        <w:pStyle w:val="TEXT"/>
        <w:ind w:firstLine="720"/>
      </w:pPr>
      <w:r w:rsidRPr="00775708">
        <w:t xml:space="preserve">Dalam </w:t>
      </w:r>
      <w:r w:rsidRPr="00201139">
        <w:rPr>
          <w:i/>
        </w:rPr>
        <w:t>Login Form</w:t>
      </w:r>
      <w:r w:rsidRPr="00775708">
        <w:t xml:space="preserve"> ini menggunakan key untuk dikirim kepada backend pythonnya agar mendapakan autentikasi untuk mendapatkan akses data. Login Form ini berfungsi agar tidak semua orang dapat mengakses data</w:t>
      </w:r>
      <w:r w:rsidR="00C475C4">
        <w:t>.</w:t>
      </w:r>
    </w:p>
    <w:p w14:paraId="0326AE91" w14:textId="3B0EAB0E" w:rsidR="00C475C4" w:rsidRDefault="00C475C4" w:rsidP="00137C4D">
      <w:pPr>
        <w:pStyle w:val="TEXT"/>
        <w:jc w:val="center"/>
      </w:pPr>
      <w:r>
        <w:rPr>
          <w:noProof/>
          <w:lang w:val="en-US"/>
        </w:rPr>
        <w:drawing>
          <wp:inline distT="0" distB="0" distL="114300" distR="114300" wp14:anchorId="3E371876" wp14:editId="26ACD549">
            <wp:extent cx="1494045" cy="3240000"/>
            <wp:effectExtent l="19050" t="19050" r="11430" b="1778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Phone 14 Pro - 1"/>
                    <pic:cNvPicPr>
                      <a:picLocks noChangeAspect="1"/>
                    </pic:cNvPicPr>
                  </pic:nvPicPr>
                  <pic:blipFill>
                    <a:blip r:embed="rId25"/>
                    <a:stretch>
                      <a:fillRect/>
                    </a:stretch>
                  </pic:blipFill>
                  <pic:spPr>
                    <a:xfrm>
                      <a:off x="0" y="0"/>
                      <a:ext cx="1494045" cy="3240000"/>
                    </a:xfrm>
                    <a:prstGeom prst="rect">
                      <a:avLst/>
                    </a:prstGeom>
                    <a:ln>
                      <a:solidFill>
                        <a:schemeClr val="tx1"/>
                      </a:solidFill>
                    </a:ln>
                  </pic:spPr>
                </pic:pic>
              </a:graphicData>
            </a:graphic>
          </wp:inline>
        </w:drawing>
      </w:r>
    </w:p>
    <w:p w14:paraId="3CC5057D" w14:textId="0C065D09" w:rsidR="00C475C4" w:rsidRDefault="00C475C4" w:rsidP="00DF02BA">
      <w:pPr>
        <w:pStyle w:val="zgambar"/>
      </w:pPr>
      <w:bookmarkStart w:id="45" w:name="_Toc129755353"/>
      <w:r>
        <w:t xml:space="preserve">Gambar 3.4. </w:t>
      </w:r>
      <w:r w:rsidRPr="00201139">
        <w:rPr>
          <w:i/>
        </w:rPr>
        <w:t>Login Form</w:t>
      </w:r>
      <w:bookmarkEnd w:id="45"/>
    </w:p>
    <w:p w14:paraId="6B2BE388" w14:textId="77777777" w:rsidR="00C475C4" w:rsidRPr="00775708" w:rsidRDefault="00C475C4" w:rsidP="00DF02BA">
      <w:pPr>
        <w:pStyle w:val="TEXT"/>
      </w:pPr>
    </w:p>
    <w:p w14:paraId="237943CE" w14:textId="3EF17F14" w:rsidR="00775708" w:rsidRPr="00775708" w:rsidRDefault="00775708" w:rsidP="00137C4D">
      <w:pPr>
        <w:pStyle w:val="A3"/>
        <w:numPr>
          <w:ilvl w:val="2"/>
          <w:numId w:val="8"/>
        </w:numPr>
      </w:pPr>
      <w:bookmarkStart w:id="46" w:name="_Toc129755594"/>
      <w:r>
        <w:t>Halaman Tes Uji</w:t>
      </w:r>
      <w:bookmarkEnd w:id="46"/>
    </w:p>
    <w:p w14:paraId="7DE275F1" w14:textId="09B58DB7" w:rsidR="00775708" w:rsidRDefault="00C475C4" w:rsidP="00137C4D">
      <w:pPr>
        <w:pStyle w:val="TEXT"/>
        <w:ind w:firstLine="720"/>
      </w:pPr>
      <w:r w:rsidRPr="00C475C4">
        <w:t>Dalam halaman tes uji ini berisi mengenai hal hal yang diperlukan dalam melakukan tes uji. Ada gambar yang harus dikirim untuk dilakukan tes uji apakah gambar tersebut merupakan kemasan nextar yang bagus apa yang rusak.</w:t>
      </w:r>
    </w:p>
    <w:p w14:paraId="1FB9CF5B" w14:textId="3654912E" w:rsidR="00C475C4" w:rsidRDefault="00C475C4" w:rsidP="00137C4D">
      <w:pPr>
        <w:pStyle w:val="TEXT"/>
        <w:jc w:val="center"/>
      </w:pPr>
      <w:r>
        <w:rPr>
          <w:noProof/>
          <w:lang w:val="en-US"/>
        </w:rPr>
        <w:lastRenderedPageBreak/>
        <w:drawing>
          <wp:inline distT="0" distB="0" distL="114300" distR="114300" wp14:anchorId="025DE0E3" wp14:editId="127F17EF">
            <wp:extent cx="1494068" cy="3240000"/>
            <wp:effectExtent l="19050" t="19050" r="11430" b="1778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Phone 14 Pro - 2"/>
                    <pic:cNvPicPr>
                      <a:picLocks noChangeAspect="1"/>
                    </pic:cNvPicPr>
                  </pic:nvPicPr>
                  <pic:blipFill>
                    <a:blip r:embed="rId26"/>
                    <a:stretch>
                      <a:fillRect/>
                    </a:stretch>
                  </pic:blipFill>
                  <pic:spPr>
                    <a:xfrm>
                      <a:off x="0" y="0"/>
                      <a:ext cx="1494068" cy="3240000"/>
                    </a:xfrm>
                    <a:prstGeom prst="rect">
                      <a:avLst/>
                    </a:prstGeom>
                    <a:ln>
                      <a:solidFill>
                        <a:schemeClr val="tx1"/>
                      </a:solidFill>
                    </a:ln>
                  </pic:spPr>
                </pic:pic>
              </a:graphicData>
            </a:graphic>
          </wp:inline>
        </w:drawing>
      </w:r>
    </w:p>
    <w:p w14:paraId="65525140" w14:textId="0753CE21" w:rsidR="00C475C4" w:rsidRDefault="00C475C4" w:rsidP="00DF02BA">
      <w:pPr>
        <w:pStyle w:val="zgambar"/>
      </w:pPr>
      <w:bookmarkStart w:id="47" w:name="_Toc129755354"/>
      <w:r>
        <w:t>Gambar 3.5. Hasil Tes Kemasan Bagus</w:t>
      </w:r>
      <w:bookmarkEnd w:id="47"/>
    </w:p>
    <w:p w14:paraId="351770FA" w14:textId="77777777" w:rsidR="00C475C4" w:rsidRDefault="00C475C4" w:rsidP="00DF02BA">
      <w:pPr>
        <w:pStyle w:val="TEXT"/>
      </w:pPr>
    </w:p>
    <w:p w14:paraId="150A64F3" w14:textId="062DA258" w:rsidR="00C475C4" w:rsidRDefault="00C475C4" w:rsidP="00137C4D">
      <w:pPr>
        <w:pStyle w:val="TEXT"/>
        <w:jc w:val="center"/>
      </w:pPr>
      <w:r>
        <w:rPr>
          <w:noProof/>
          <w:lang w:val="en-US"/>
        </w:rPr>
        <w:drawing>
          <wp:inline distT="0" distB="0" distL="114300" distR="114300" wp14:anchorId="58E06489" wp14:editId="155A0F6E">
            <wp:extent cx="1493553" cy="3240000"/>
            <wp:effectExtent l="19050" t="19050" r="11430" b="1778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3"/>
                    <pic:cNvPicPr>
                      <a:picLocks noChangeAspect="1"/>
                    </pic:cNvPicPr>
                  </pic:nvPicPr>
                  <pic:blipFill>
                    <a:blip r:embed="rId27"/>
                    <a:stretch>
                      <a:fillRect/>
                    </a:stretch>
                  </pic:blipFill>
                  <pic:spPr>
                    <a:xfrm>
                      <a:off x="0" y="0"/>
                      <a:ext cx="1493553" cy="3240000"/>
                    </a:xfrm>
                    <a:prstGeom prst="rect">
                      <a:avLst/>
                    </a:prstGeom>
                    <a:ln>
                      <a:solidFill>
                        <a:schemeClr val="tx1"/>
                      </a:solidFill>
                    </a:ln>
                  </pic:spPr>
                </pic:pic>
              </a:graphicData>
            </a:graphic>
          </wp:inline>
        </w:drawing>
      </w:r>
    </w:p>
    <w:p w14:paraId="40BB777F" w14:textId="77777777" w:rsidR="00C475C4" w:rsidRDefault="00C475C4" w:rsidP="00DF02BA">
      <w:pPr>
        <w:pStyle w:val="zgambar"/>
      </w:pPr>
      <w:bookmarkStart w:id="48" w:name="_Toc129755355"/>
      <w:r>
        <w:t>Gambar 3.6.  Hasil Tes Kemasan Rusak</w:t>
      </w:r>
      <w:bookmarkEnd w:id="48"/>
    </w:p>
    <w:p w14:paraId="1EAD6AAF" w14:textId="732A819E" w:rsidR="00775708" w:rsidRPr="00775708" w:rsidRDefault="00C475C4" w:rsidP="00DF02BA">
      <w:pPr>
        <w:pStyle w:val="TEXT"/>
      </w:pPr>
      <w:r>
        <w:t xml:space="preserve"> </w:t>
      </w:r>
    </w:p>
    <w:p w14:paraId="1F53B7E8" w14:textId="2A48969B" w:rsidR="00775708" w:rsidRDefault="00775708" w:rsidP="003D7AF8">
      <w:pPr>
        <w:pStyle w:val="A2"/>
        <w:numPr>
          <w:ilvl w:val="1"/>
          <w:numId w:val="8"/>
        </w:numPr>
      </w:pPr>
      <w:bookmarkStart w:id="49" w:name="_Toc129755595"/>
      <w:r>
        <w:t>Perhitungan Penerapan Model</w:t>
      </w:r>
      <w:bookmarkEnd w:id="49"/>
    </w:p>
    <w:p w14:paraId="32432B8F" w14:textId="2FF06ECA" w:rsidR="003D7AF8" w:rsidRDefault="00775708" w:rsidP="008F61F6">
      <w:pPr>
        <w:pStyle w:val="A2"/>
        <w:numPr>
          <w:ilvl w:val="1"/>
          <w:numId w:val="8"/>
        </w:numPr>
      </w:pPr>
      <w:bookmarkStart w:id="50" w:name="_Toc129755596"/>
      <w:r>
        <w:t>Evaluasi Model</w:t>
      </w:r>
      <w:bookmarkEnd w:id="50"/>
    </w:p>
    <w:p w14:paraId="4ACC13FB" w14:textId="67EA9B56" w:rsidR="008F61F6" w:rsidRPr="009143F5" w:rsidRDefault="008F61F6" w:rsidP="00DF02BA">
      <w:pPr>
        <w:pStyle w:val="TEXT"/>
        <w:sectPr w:rsidR="008F61F6" w:rsidRPr="009143F5" w:rsidSect="00811A01">
          <w:headerReference w:type="default" r:id="rId28"/>
          <w:footerReference w:type="default" r:id="rId29"/>
          <w:pgSz w:w="11906" w:h="16838"/>
          <w:pgMar w:top="1701" w:right="1701" w:bottom="1701" w:left="2268" w:header="709" w:footer="709" w:gutter="0"/>
          <w:cols w:space="708"/>
          <w:titlePg/>
          <w:docGrid w:linePitch="360"/>
        </w:sectPr>
      </w:pPr>
    </w:p>
    <w:p w14:paraId="166E710E" w14:textId="62C88335" w:rsidR="009B3ED5" w:rsidRDefault="009E1450" w:rsidP="00EF53C8">
      <w:pPr>
        <w:pStyle w:val="A1"/>
      </w:pPr>
      <w:bookmarkStart w:id="51" w:name="_Toc129755597"/>
      <w:r>
        <w:lastRenderedPageBreak/>
        <w:t>DAFTAR PUSTAKA</w:t>
      </w:r>
      <w:bookmarkEnd w:id="51"/>
    </w:p>
    <w:p w14:paraId="415E6F5B" w14:textId="74AF6BB4" w:rsidR="009E1450" w:rsidRDefault="009E1450" w:rsidP="00DF02BA">
      <w:pPr>
        <w:pStyle w:val="TEXT"/>
      </w:pPr>
    </w:p>
    <w:p w14:paraId="21844A44" w14:textId="77777777" w:rsidR="00C475C4" w:rsidRPr="00C475C4" w:rsidRDefault="000E5115" w:rsidP="00F97B24">
      <w:pPr>
        <w:pStyle w:val="Bibliography"/>
        <w:jc w:val="left"/>
        <w:rPr>
          <w:rFonts w:cs="Times New Roman"/>
        </w:rPr>
      </w:pPr>
      <w:r>
        <w:fldChar w:fldCharType="begin"/>
      </w:r>
      <w:r w:rsidR="00C475C4">
        <w:instrText xml:space="preserve"> ADDIN ZOTERO_BIBL {"uncited":[],"omitted":[],"custom":[]} CSL_BIBLIOGRAPHY </w:instrText>
      </w:r>
      <w:r>
        <w:fldChar w:fldCharType="separate"/>
      </w:r>
      <w:r w:rsidR="00C475C4" w:rsidRPr="00C475C4">
        <w:rPr>
          <w:rFonts w:cs="Times New Roman"/>
        </w:rPr>
        <w:t xml:space="preserve">Fiddiyansyah, R., Ana Wati, S. F., Fitri, A. S., Zidane, F. H., &amp; Kuslaila, N. R. (2023). ANALISIS DAN PERANCANGAN SISTEM PRESENSI MAHASISWA BERBASIS TEKNOLOGI PENGENALAN WAJAH DI FAKULTAS ILMU KOMPUTER UPN VETERAN JAWA TIMUR. </w:t>
      </w:r>
      <w:r w:rsidR="00C475C4" w:rsidRPr="00C475C4">
        <w:rPr>
          <w:rFonts w:cs="Times New Roman"/>
          <w:i/>
          <w:iCs/>
        </w:rPr>
        <w:t>Jurnal Informatika dan Teknik Elektro Terapan</w:t>
      </w:r>
      <w:r w:rsidR="00C475C4" w:rsidRPr="00C475C4">
        <w:rPr>
          <w:rFonts w:cs="Times New Roman"/>
        </w:rPr>
        <w:t xml:space="preserve">, </w:t>
      </w:r>
      <w:r w:rsidR="00C475C4" w:rsidRPr="00C475C4">
        <w:rPr>
          <w:rFonts w:cs="Times New Roman"/>
          <w:i/>
          <w:iCs/>
        </w:rPr>
        <w:t>11</w:t>
      </w:r>
      <w:r w:rsidR="00C475C4" w:rsidRPr="00C475C4">
        <w:rPr>
          <w:rFonts w:cs="Times New Roman"/>
        </w:rPr>
        <w:t>(1). https://doi.org/10.23960/jitet.v11i1.2868</w:t>
      </w:r>
    </w:p>
    <w:p w14:paraId="6B21E725" w14:textId="77777777" w:rsidR="00C475C4" w:rsidRPr="00C475C4" w:rsidRDefault="00C475C4" w:rsidP="00F97B24">
      <w:pPr>
        <w:pStyle w:val="Bibliography"/>
        <w:jc w:val="left"/>
        <w:rPr>
          <w:rFonts w:cs="Times New Roman"/>
        </w:rPr>
      </w:pPr>
      <w:r w:rsidRPr="00C475C4">
        <w:rPr>
          <w:rFonts w:cs="Times New Roman"/>
        </w:rPr>
        <w:t xml:space="preserve">Harani, N. H., Prianto, C., &amp; Hasanah, M. (2019). </w:t>
      </w:r>
      <w:r w:rsidRPr="00C475C4">
        <w:rPr>
          <w:rFonts w:cs="Times New Roman"/>
          <w:i/>
          <w:iCs/>
        </w:rPr>
        <w:t>Deteksi Objek Dan Pengenalan Karakter Plat Nomor Kendaraan Indonesia Menggunakan Metode Convolutional Neural Network (CNN) Berbasis Python</w:t>
      </w:r>
      <w:r w:rsidRPr="00C475C4">
        <w:rPr>
          <w:rFonts w:cs="Times New Roman"/>
        </w:rPr>
        <w:t xml:space="preserve">. </w:t>
      </w:r>
      <w:r w:rsidRPr="00C475C4">
        <w:rPr>
          <w:rFonts w:cs="Times New Roman"/>
          <w:i/>
          <w:iCs/>
        </w:rPr>
        <w:t>Vol.11 No.3</w:t>
      </w:r>
      <w:r w:rsidRPr="00C475C4">
        <w:rPr>
          <w:rFonts w:cs="Times New Roman"/>
        </w:rPr>
        <w:t>.</w:t>
      </w:r>
    </w:p>
    <w:p w14:paraId="0EAD6B7C" w14:textId="77777777" w:rsidR="00C475C4" w:rsidRPr="00C475C4" w:rsidRDefault="00C475C4" w:rsidP="00F97B24">
      <w:pPr>
        <w:pStyle w:val="Bibliography"/>
        <w:jc w:val="left"/>
        <w:rPr>
          <w:rFonts w:cs="Times New Roman"/>
        </w:rPr>
      </w:pPr>
      <w:r w:rsidRPr="00C475C4">
        <w:rPr>
          <w:rFonts w:cs="Times New Roman"/>
        </w:rPr>
        <w:t xml:space="preserve">Harika, M., Ramdania, D. R., Hidayat, R. S., Oktarini, S., &amp; Feirizal, F. (2022). Penerapan Klasifikasi Untuk Kelayakan Hasil Produksi Jam Tangan dengan Menggunakan Algoritma K-Nearest Neighbor. </w:t>
      </w:r>
      <w:r w:rsidRPr="00C475C4">
        <w:rPr>
          <w:rFonts w:cs="Times New Roman"/>
          <w:i/>
          <w:iCs/>
        </w:rPr>
        <w:t>JURIKOM (Jurnal Riset Komputer)</w:t>
      </w:r>
      <w:r w:rsidRPr="00C475C4">
        <w:rPr>
          <w:rFonts w:cs="Times New Roman"/>
        </w:rPr>
        <w:t xml:space="preserve">, </w:t>
      </w:r>
      <w:r w:rsidRPr="00C475C4">
        <w:rPr>
          <w:rFonts w:cs="Times New Roman"/>
          <w:i/>
          <w:iCs/>
        </w:rPr>
        <w:t>9</w:t>
      </w:r>
      <w:r w:rsidRPr="00C475C4">
        <w:rPr>
          <w:rFonts w:cs="Times New Roman"/>
        </w:rPr>
        <w:t>(6), 1850. https://doi.org/10.30865/jurikom.v9i6.5216</w:t>
      </w:r>
    </w:p>
    <w:p w14:paraId="2E011D09" w14:textId="77777777" w:rsidR="00C475C4" w:rsidRPr="00C475C4" w:rsidRDefault="00C475C4" w:rsidP="00F97B24">
      <w:pPr>
        <w:pStyle w:val="Bibliography"/>
        <w:jc w:val="left"/>
        <w:rPr>
          <w:rFonts w:cs="Times New Roman"/>
        </w:rPr>
      </w:pPr>
      <w:r w:rsidRPr="00C475C4">
        <w:rPr>
          <w:rFonts w:cs="Times New Roman"/>
        </w:rPr>
        <w:t xml:space="preserve">Hikmatia A.E, N., &amp; Ihsan Zul, M. (2021). Aplikasi Penerjemah Bahasa Isyarat Indonesia menjadi Suara berbasis Android menggunakan Tensorflow. </w:t>
      </w:r>
      <w:r w:rsidRPr="00C475C4">
        <w:rPr>
          <w:rFonts w:cs="Times New Roman"/>
          <w:i/>
          <w:iCs/>
        </w:rPr>
        <w:t>Jurnal Komputer Terapan</w:t>
      </w:r>
      <w:r w:rsidRPr="00C475C4">
        <w:rPr>
          <w:rFonts w:cs="Times New Roman"/>
        </w:rPr>
        <w:t xml:space="preserve">, </w:t>
      </w:r>
      <w:r w:rsidRPr="00C475C4">
        <w:rPr>
          <w:rFonts w:cs="Times New Roman"/>
          <w:i/>
          <w:iCs/>
        </w:rPr>
        <w:t>Vol. 7 No. 1 (2021)</w:t>
      </w:r>
      <w:r w:rsidRPr="00C475C4">
        <w:rPr>
          <w:rFonts w:cs="Times New Roman"/>
        </w:rPr>
        <w:t>, 74–83. https://doi.org/10.35143/jkt.v7i1.4629</w:t>
      </w:r>
    </w:p>
    <w:p w14:paraId="7BC3A374" w14:textId="77777777" w:rsidR="00C475C4" w:rsidRPr="00C475C4" w:rsidRDefault="00C475C4" w:rsidP="00F97B24">
      <w:pPr>
        <w:pStyle w:val="Bibliography"/>
        <w:jc w:val="left"/>
        <w:rPr>
          <w:rFonts w:cs="Times New Roman"/>
        </w:rPr>
      </w:pPr>
      <w:r w:rsidRPr="00C475C4">
        <w:rPr>
          <w:rFonts w:cs="Times New Roman"/>
        </w:rPr>
        <w:t xml:space="preserve">Ihsan, O. M., Verina, W., Dewi, R., &amp; Tanjung, D. H. (2023). </w:t>
      </w:r>
      <w:r w:rsidRPr="00C475C4">
        <w:rPr>
          <w:rFonts w:cs="Times New Roman"/>
          <w:i/>
          <w:iCs/>
        </w:rPr>
        <w:t>Perbandingan Konvensional Method dengan Fast Fourire Transform Method pada Efisiensi Citra Digital</w:t>
      </w:r>
      <w:r w:rsidRPr="00C475C4">
        <w:rPr>
          <w:rFonts w:cs="Times New Roman"/>
        </w:rPr>
        <w:t xml:space="preserve">. </w:t>
      </w:r>
      <w:r w:rsidRPr="00C475C4">
        <w:rPr>
          <w:rFonts w:cs="Times New Roman"/>
          <w:i/>
          <w:iCs/>
        </w:rPr>
        <w:t>7</w:t>
      </w:r>
      <w:r w:rsidRPr="00C475C4">
        <w:rPr>
          <w:rFonts w:cs="Times New Roman"/>
        </w:rPr>
        <w:t>(2).</w:t>
      </w:r>
    </w:p>
    <w:p w14:paraId="1B629A65" w14:textId="77777777" w:rsidR="00C475C4" w:rsidRPr="00C475C4" w:rsidRDefault="00C475C4" w:rsidP="00F97B24">
      <w:pPr>
        <w:pStyle w:val="Bibliography"/>
        <w:jc w:val="left"/>
        <w:rPr>
          <w:rFonts w:cs="Times New Roman"/>
        </w:rPr>
      </w:pPr>
      <w:r w:rsidRPr="00C475C4">
        <w:rPr>
          <w:rFonts w:cs="Times New Roman"/>
        </w:rPr>
        <w:t xml:space="preserve">Lesmana, A. M., Fadhillah, R. P., &amp; Rozikin, C. (2022). Identifikasi Penyakit pada Citra Daun Kentang Menggunakan Convolutional Neural Network </w:t>
      </w:r>
      <w:r w:rsidRPr="00C475C4">
        <w:rPr>
          <w:rFonts w:cs="Times New Roman"/>
        </w:rPr>
        <w:lastRenderedPageBreak/>
        <w:t xml:space="preserve">(CNN). </w:t>
      </w:r>
      <w:r w:rsidRPr="00C475C4">
        <w:rPr>
          <w:rFonts w:cs="Times New Roman"/>
          <w:i/>
          <w:iCs/>
        </w:rPr>
        <w:t>Jurnal Sains dan Informatika</w:t>
      </w:r>
      <w:r w:rsidRPr="00C475C4">
        <w:rPr>
          <w:rFonts w:cs="Times New Roman"/>
        </w:rPr>
        <w:t xml:space="preserve">, </w:t>
      </w:r>
      <w:r w:rsidRPr="00C475C4">
        <w:rPr>
          <w:rFonts w:cs="Times New Roman"/>
          <w:i/>
          <w:iCs/>
        </w:rPr>
        <w:t>8</w:t>
      </w:r>
      <w:r w:rsidRPr="00C475C4">
        <w:rPr>
          <w:rFonts w:cs="Times New Roman"/>
        </w:rPr>
        <w:t>(1), 21–30. https://doi.org/10.34128/jsi.v8i1.377</w:t>
      </w:r>
    </w:p>
    <w:p w14:paraId="30C9D4E8" w14:textId="77777777" w:rsidR="00C475C4" w:rsidRPr="00C475C4" w:rsidRDefault="00C475C4" w:rsidP="00F97B24">
      <w:pPr>
        <w:pStyle w:val="Bibliography"/>
        <w:jc w:val="left"/>
        <w:rPr>
          <w:rFonts w:cs="Times New Roman"/>
        </w:rPr>
      </w:pPr>
      <w:r w:rsidRPr="00C475C4">
        <w:rPr>
          <w:rFonts w:cs="Times New Roman"/>
        </w:rPr>
        <w:t xml:space="preserve">Listyalina, L., Yudianingsih, Y., Soedjono, A. W., Utari, E. L., &amp; Dharmawan, D. A. (2022). Deep-RIC: Plastic Waste Classification using Deep Learning and Resin Identification Codes (RIC). </w:t>
      </w:r>
      <w:r w:rsidRPr="00C475C4">
        <w:rPr>
          <w:rFonts w:cs="Times New Roman"/>
          <w:i/>
          <w:iCs/>
        </w:rPr>
        <w:t>Telematika</w:t>
      </w:r>
      <w:r w:rsidRPr="00C475C4">
        <w:rPr>
          <w:rFonts w:cs="Times New Roman"/>
        </w:rPr>
        <w:t xml:space="preserve">, </w:t>
      </w:r>
      <w:r w:rsidRPr="00C475C4">
        <w:rPr>
          <w:rFonts w:cs="Times New Roman"/>
          <w:i/>
          <w:iCs/>
        </w:rPr>
        <w:t>19</w:t>
      </w:r>
      <w:r w:rsidRPr="00C475C4">
        <w:rPr>
          <w:rFonts w:cs="Times New Roman"/>
        </w:rPr>
        <w:t>(2), 215. https://doi.org/10.31315/telematika.v19i2.7419</w:t>
      </w:r>
    </w:p>
    <w:p w14:paraId="49F9954F" w14:textId="77777777" w:rsidR="00C475C4" w:rsidRPr="00C475C4" w:rsidRDefault="00C475C4" w:rsidP="00F97B24">
      <w:pPr>
        <w:pStyle w:val="Bibliography"/>
        <w:jc w:val="left"/>
        <w:rPr>
          <w:rFonts w:cs="Times New Roman"/>
        </w:rPr>
      </w:pPr>
      <w:r w:rsidRPr="00C475C4">
        <w:rPr>
          <w:rFonts w:cs="Times New Roman"/>
        </w:rPr>
        <w:t xml:space="preserve">Priyanti, E. (2021). Deteksi Bakteri Pada Produk Makanan Kemasan Menggunakan Algoritma Naïve Bayes. </w:t>
      </w:r>
      <w:r w:rsidRPr="00C475C4">
        <w:rPr>
          <w:rFonts w:cs="Times New Roman"/>
          <w:i/>
          <w:iCs/>
        </w:rPr>
        <w:t>IMTechno: Journal of Industrial Management and Technology</w:t>
      </w:r>
      <w:r w:rsidRPr="00C475C4">
        <w:rPr>
          <w:rFonts w:cs="Times New Roman"/>
        </w:rPr>
        <w:t xml:space="preserve">, </w:t>
      </w:r>
      <w:r w:rsidRPr="00C475C4">
        <w:rPr>
          <w:rFonts w:cs="Times New Roman"/>
          <w:i/>
          <w:iCs/>
        </w:rPr>
        <w:t>2(1)</w:t>
      </w:r>
      <w:r w:rsidRPr="00C475C4">
        <w:rPr>
          <w:rFonts w:cs="Times New Roman"/>
        </w:rPr>
        <w:t>.</w:t>
      </w:r>
    </w:p>
    <w:p w14:paraId="06E1C70D" w14:textId="77777777" w:rsidR="00C475C4" w:rsidRPr="00C475C4" w:rsidRDefault="00C475C4" w:rsidP="00F97B24">
      <w:pPr>
        <w:pStyle w:val="Bibliography"/>
        <w:jc w:val="left"/>
        <w:rPr>
          <w:rFonts w:cs="Times New Roman"/>
        </w:rPr>
      </w:pPr>
      <w:r w:rsidRPr="00C475C4">
        <w:rPr>
          <w:rFonts w:cs="Times New Roman"/>
        </w:rPr>
        <w:t xml:space="preserve">Raup, A., Ridwan, W., Khoeriyah, Y., Supiana, S., &amp; Zaqiah, Q. Y. (2022). Deep Learning dan Penerapannya dalam Pembelajaran. </w:t>
      </w:r>
      <w:r w:rsidRPr="00C475C4">
        <w:rPr>
          <w:rFonts w:cs="Times New Roman"/>
          <w:i/>
          <w:iCs/>
        </w:rPr>
        <w:t>JIIP - Jurnal Ilmiah Ilmu Pendidikan</w:t>
      </w:r>
      <w:r w:rsidRPr="00C475C4">
        <w:rPr>
          <w:rFonts w:cs="Times New Roman"/>
        </w:rPr>
        <w:t xml:space="preserve">, </w:t>
      </w:r>
      <w:r w:rsidRPr="00C475C4">
        <w:rPr>
          <w:rFonts w:cs="Times New Roman"/>
          <w:i/>
          <w:iCs/>
        </w:rPr>
        <w:t>5</w:t>
      </w:r>
      <w:r w:rsidRPr="00C475C4">
        <w:rPr>
          <w:rFonts w:cs="Times New Roman"/>
        </w:rPr>
        <w:t>(9), 3258–3267. https://doi.org/10.54371/jiip.v5i9.805</w:t>
      </w:r>
    </w:p>
    <w:p w14:paraId="1E9DFEEA" w14:textId="77777777" w:rsidR="00C475C4" w:rsidRPr="00C475C4" w:rsidRDefault="00C475C4" w:rsidP="00F97B24">
      <w:pPr>
        <w:pStyle w:val="Bibliography"/>
        <w:jc w:val="left"/>
        <w:rPr>
          <w:rFonts w:cs="Times New Roman"/>
        </w:rPr>
      </w:pPr>
      <w:r w:rsidRPr="00C475C4">
        <w:rPr>
          <w:rFonts w:cs="Times New Roman"/>
        </w:rPr>
        <w:t xml:space="preserve">Ridha, N. (2017). </w:t>
      </w:r>
      <w:r w:rsidRPr="00C475C4">
        <w:rPr>
          <w:rFonts w:cs="Times New Roman"/>
          <w:i/>
          <w:iCs/>
        </w:rPr>
        <w:t>PROSES PENELITIAN, MASALAH, VARIABEL DAN PARADIGMA PENELITIAN</w:t>
      </w:r>
      <w:r w:rsidRPr="00C475C4">
        <w:rPr>
          <w:rFonts w:cs="Times New Roman"/>
        </w:rPr>
        <w:t xml:space="preserve">. </w:t>
      </w:r>
      <w:r w:rsidRPr="00C475C4">
        <w:rPr>
          <w:rFonts w:cs="Times New Roman"/>
          <w:i/>
          <w:iCs/>
        </w:rPr>
        <w:t>14</w:t>
      </w:r>
      <w:r w:rsidRPr="00C475C4">
        <w:rPr>
          <w:rFonts w:cs="Times New Roman"/>
        </w:rPr>
        <w:t>(1).</w:t>
      </w:r>
    </w:p>
    <w:p w14:paraId="2E490B89" w14:textId="77777777" w:rsidR="00C475C4" w:rsidRPr="00C475C4" w:rsidRDefault="00C475C4" w:rsidP="00F97B24">
      <w:pPr>
        <w:pStyle w:val="Bibliography"/>
        <w:jc w:val="left"/>
        <w:rPr>
          <w:rFonts w:cs="Times New Roman"/>
        </w:rPr>
      </w:pPr>
      <w:r w:rsidRPr="00C475C4">
        <w:rPr>
          <w:rFonts w:cs="Times New Roman"/>
        </w:rPr>
        <w:t xml:space="preserve">Rorong, J. A., &amp; Wilar, W. F. (2020). </w:t>
      </w:r>
      <w:r w:rsidRPr="00C475C4">
        <w:rPr>
          <w:rFonts w:cs="Times New Roman"/>
          <w:i/>
          <w:iCs/>
        </w:rPr>
        <w:t>KERACUNAN MAKANAN OLEH MIKROBA</w:t>
      </w:r>
      <w:r w:rsidRPr="00C475C4">
        <w:rPr>
          <w:rFonts w:cs="Times New Roman"/>
        </w:rPr>
        <w:t xml:space="preserve">. </w:t>
      </w:r>
      <w:r w:rsidRPr="00C475C4">
        <w:rPr>
          <w:rFonts w:cs="Times New Roman"/>
          <w:i/>
          <w:iCs/>
        </w:rPr>
        <w:t>2</w:t>
      </w:r>
      <w:r w:rsidRPr="00C475C4">
        <w:rPr>
          <w:rFonts w:cs="Times New Roman"/>
        </w:rPr>
        <w:t>(2).</w:t>
      </w:r>
    </w:p>
    <w:p w14:paraId="434C46E9" w14:textId="77777777" w:rsidR="00C475C4" w:rsidRPr="00C475C4" w:rsidRDefault="00C475C4" w:rsidP="00F97B24">
      <w:pPr>
        <w:pStyle w:val="Bibliography"/>
        <w:jc w:val="left"/>
        <w:rPr>
          <w:rFonts w:cs="Times New Roman"/>
        </w:rPr>
      </w:pPr>
      <w:r w:rsidRPr="00C475C4">
        <w:rPr>
          <w:rFonts w:cs="Times New Roman"/>
        </w:rPr>
        <w:t xml:space="preserve">Setyaningsih, E. R., &amp; Edy, M. S. (2022). YOLOv4 dan Mask R-CNN Untuk Deteksi Kerusakan Pada Karung Komoditi. </w:t>
      </w:r>
      <w:r w:rsidRPr="00C475C4">
        <w:rPr>
          <w:rFonts w:cs="Times New Roman"/>
          <w:i/>
          <w:iCs/>
        </w:rPr>
        <w:t>TEKNIKA</w:t>
      </w:r>
      <w:r w:rsidRPr="00C475C4">
        <w:rPr>
          <w:rFonts w:cs="Times New Roman"/>
        </w:rPr>
        <w:t xml:space="preserve">, </w:t>
      </w:r>
      <w:r w:rsidRPr="00C475C4">
        <w:rPr>
          <w:rFonts w:cs="Times New Roman"/>
          <w:i/>
          <w:iCs/>
        </w:rPr>
        <w:t>11(1)</w:t>
      </w:r>
      <w:r w:rsidRPr="00C475C4">
        <w:rPr>
          <w:rFonts w:cs="Times New Roman"/>
        </w:rPr>
        <w:t>, 45–52. https://doi.org/10.34148/teknika.v11i1.419</w:t>
      </w:r>
    </w:p>
    <w:p w14:paraId="60491EB3" w14:textId="77777777" w:rsidR="00C475C4" w:rsidRPr="00C475C4" w:rsidRDefault="00C475C4" w:rsidP="00F97B24">
      <w:pPr>
        <w:pStyle w:val="Bibliography"/>
        <w:jc w:val="left"/>
        <w:rPr>
          <w:rFonts w:cs="Times New Roman"/>
        </w:rPr>
      </w:pPr>
      <w:r w:rsidRPr="00C475C4">
        <w:rPr>
          <w:rFonts w:cs="Times New Roman"/>
        </w:rPr>
        <w:t xml:space="preserve">Sugiono. (2019). </w:t>
      </w:r>
      <w:r w:rsidRPr="00C475C4">
        <w:rPr>
          <w:rFonts w:cs="Times New Roman"/>
          <w:i/>
          <w:iCs/>
        </w:rPr>
        <w:t>METODE PENELITIAN PENDIDIKAN</w:t>
      </w:r>
      <w:r w:rsidRPr="00C475C4">
        <w:rPr>
          <w:rFonts w:cs="Times New Roman"/>
        </w:rPr>
        <w:t>. ALFABETA.</w:t>
      </w:r>
    </w:p>
    <w:p w14:paraId="702BB2DC" w14:textId="77777777" w:rsidR="00C475C4" w:rsidRPr="00C475C4" w:rsidRDefault="00C475C4" w:rsidP="00F97B24">
      <w:pPr>
        <w:pStyle w:val="Bibliography"/>
        <w:jc w:val="left"/>
        <w:rPr>
          <w:rFonts w:cs="Times New Roman"/>
        </w:rPr>
      </w:pPr>
      <w:r w:rsidRPr="00C475C4">
        <w:rPr>
          <w:rFonts w:cs="Times New Roman"/>
        </w:rPr>
        <w:t xml:space="preserve">TiaraSari, A., &amp; Haryatmi, E. (2021). Penerapan Convolutional Neural Network Deep Learning dalam Pendeteksian Citra Biji Jagung Kering. </w:t>
      </w:r>
      <w:r w:rsidRPr="00C475C4">
        <w:rPr>
          <w:rFonts w:cs="Times New Roman"/>
          <w:i/>
          <w:iCs/>
        </w:rPr>
        <w:t>Jurnal RESTI (Rekayasa Sistem dan Teknologi Informasi)</w:t>
      </w:r>
      <w:r w:rsidRPr="00C475C4">
        <w:rPr>
          <w:rFonts w:cs="Times New Roman"/>
        </w:rPr>
        <w:t xml:space="preserve">, </w:t>
      </w:r>
      <w:r w:rsidRPr="00C475C4">
        <w:rPr>
          <w:rFonts w:cs="Times New Roman"/>
          <w:i/>
          <w:iCs/>
        </w:rPr>
        <w:t>5</w:t>
      </w:r>
      <w:r w:rsidRPr="00C475C4">
        <w:rPr>
          <w:rFonts w:cs="Times New Roman"/>
        </w:rPr>
        <w:t>(2), 265–271. https://doi.org/10.29207/resti.v5i2.3040</w:t>
      </w:r>
    </w:p>
    <w:p w14:paraId="57798919" w14:textId="77777777" w:rsidR="00C475C4" w:rsidRPr="00C475C4" w:rsidRDefault="00C475C4" w:rsidP="00F97B24">
      <w:pPr>
        <w:pStyle w:val="Bibliography"/>
        <w:jc w:val="left"/>
        <w:rPr>
          <w:rFonts w:cs="Times New Roman"/>
        </w:rPr>
      </w:pPr>
      <w:r w:rsidRPr="00C475C4">
        <w:rPr>
          <w:rFonts w:cs="Times New Roman"/>
        </w:rPr>
        <w:lastRenderedPageBreak/>
        <w:t xml:space="preserve">Trisiawan, I. K., &amp; Yuliza, Y. (2022). Penerapan Multi-Label Image Classification Menggunakan Metode Convolutional Neural Network (CNN) Untuk Sortir Botol Minuman. </w:t>
      </w:r>
      <w:r w:rsidRPr="00C475C4">
        <w:rPr>
          <w:rFonts w:cs="Times New Roman"/>
          <w:i/>
          <w:iCs/>
        </w:rPr>
        <w:t>Jurnal Teknologi Elektro</w:t>
      </w:r>
      <w:r w:rsidRPr="00C475C4">
        <w:rPr>
          <w:rFonts w:cs="Times New Roman"/>
        </w:rPr>
        <w:t xml:space="preserve">, </w:t>
      </w:r>
      <w:r w:rsidRPr="00C475C4">
        <w:rPr>
          <w:rFonts w:cs="Times New Roman"/>
          <w:i/>
          <w:iCs/>
        </w:rPr>
        <w:t>13</w:t>
      </w:r>
      <w:r w:rsidRPr="00C475C4">
        <w:rPr>
          <w:rFonts w:cs="Times New Roman"/>
        </w:rPr>
        <w:t>(1), 48. https://doi.org/10.22441/jte.2022.v13i1.009</w:t>
      </w:r>
    </w:p>
    <w:p w14:paraId="6C8D6290" w14:textId="77777777" w:rsidR="00C475C4" w:rsidRPr="00C475C4" w:rsidRDefault="00C475C4" w:rsidP="00F97B24">
      <w:pPr>
        <w:pStyle w:val="Bibliography"/>
        <w:jc w:val="left"/>
        <w:rPr>
          <w:rFonts w:cs="Times New Roman"/>
        </w:rPr>
      </w:pPr>
      <w:r w:rsidRPr="00C475C4">
        <w:rPr>
          <w:rFonts w:cs="Times New Roman"/>
        </w:rPr>
        <w:t xml:space="preserve">Valentina, R., Rostianingsih, S., &amp; Tjondrowiguno, A. N. (2020). </w:t>
      </w:r>
      <w:r w:rsidRPr="00C475C4">
        <w:rPr>
          <w:rFonts w:cs="Times New Roman"/>
          <w:i/>
          <w:iCs/>
        </w:rPr>
        <w:t>Pengenalan Gambar Botol Plastik dan Kaleng Minuman Menggunakan Metode Convolutional Neural Network</w:t>
      </w:r>
      <w:r w:rsidRPr="00C475C4">
        <w:rPr>
          <w:rFonts w:cs="Times New Roman"/>
        </w:rPr>
        <w:t>.</w:t>
      </w:r>
    </w:p>
    <w:p w14:paraId="070B3064" w14:textId="77777777" w:rsidR="00C475C4" w:rsidRPr="00C475C4" w:rsidRDefault="00C475C4" w:rsidP="00F97B24">
      <w:pPr>
        <w:pStyle w:val="Bibliography"/>
        <w:jc w:val="left"/>
        <w:rPr>
          <w:rFonts w:cs="Times New Roman"/>
        </w:rPr>
      </w:pPr>
      <w:r w:rsidRPr="00C475C4">
        <w:rPr>
          <w:rFonts w:cs="Times New Roman"/>
        </w:rPr>
        <w:t xml:space="preserve">Vu, T.-T.-H., Pham, D.-L., &amp; Chang, T.-W. (2023). A YOLO-based Real-time Packaging Defect Detection System. </w:t>
      </w:r>
      <w:r w:rsidRPr="00C475C4">
        <w:rPr>
          <w:rFonts w:cs="Times New Roman"/>
          <w:i/>
          <w:iCs/>
        </w:rPr>
        <w:t>Procedia Computer Science</w:t>
      </w:r>
      <w:r w:rsidRPr="00C475C4">
        <w:rPr>
          <w:rFonts w:cs="Times New Roman"/>
        </w:rPr>
        <w:t xml:space="preserve">, </w:t>
      </w:r>
      <w:r w:rsidRPr="00C475C4">
        <w:rPr>
          <w:rFonts w:cs="Times New Roman"/>
          <w:i/>
          <w:iCs/>
        </w:rPr>
        <w:t>217</w:t>
      </w:r>
      <w:r w:rsidRPr="00C475C4">
        <w:rPr>
          <w:rFonts w:cs="Times New Roman"/>
        </w:rPr>
        <w:t>, 886–894. https://doi.org/10.1016/j.procs.2022.12.285</w:t>
      </w:r>
    </w:p>
    <w:p w14:paraId="3138A142" w14:textId="77777777" w:rsidR="00150E39" w:rsidRDefault="000E5115" w:rsidP="00F97B24">
      <w:pPr>
        <w:pStyle w:val="TEXT"/>
        <w:jc w:val="left"/>
        <w:sectPr w:rsidR="00150E39" w:rsidSect="00811A01">
          <w:headerReference w:type="default" r:id="rId30"/>
          <w:footerReference w:type="default" r:id="rId31"/>
          <w:pgSz w:w="11906" w:h="16838"/>
          <w:pgMar w:top="1701" w:right="1701" w:bottom="1701" w:left="2268" w:header="709" w:footer="709" w:gutter="0"/>
          <w:cols w:space="708"/>
          <w:titlePg/>
          <w:docGrid w:linePitch="360"/>
        </w:sectPr>
      </w:pPr>
      <w:r>
        <w:fldChar w:fldCharType="end"/>
      </w:r>
    </w:p>
    <w:p w14:paraId="4AE6B099" w14:textId="375C0CC6" w:rsidR="00830CDA" w:rsidRPr="00830CDA" w:rsidRDefault="00830CDA" w:rsidP="00830CDA">
      <w:pPr>
        <w:pStyle w:val="A1"/>
      </w:pPr>
      <w:bookmarkStart w:id="52" w:name="_Toc129755598"/>
      <w:r w:rsidRPr="00830CDA">
        <w:lastRenderedPageBreak/>
        <w:t>LAMPIRAN</w:t>
      </w:r>
      <w:bookmarkEnd w:id="52"/>
    </w:p>
    <w:p w14:paraId="14397931" w14:textId="6162CC56" w:rsidR="00EF53C8" w:rsidRDefault="00EF53C8" w:rsidP="00DF02BA">
      <w:pPr>
        <w:pStyle w:val="TEXT"/>
      </w:pPr>
    </w:p>
    <w:p w14:paraId="2645F93A" w14:textId="6576F4D1" w:rsidR="00830CDA" w:rsidRPr="0072436A" w:rsidRDefault="00830CDA" w:rsidP="00DF02BA">
      <w:pPr>
        <w:pStyle w:val="TEXT"/>
      </w:pPr>
      <w:r>
        <w:t>-</w:t>
      </w:r>
    </w:p>
    <w:sectPr w:rsidR="00830CDA" w:rsidRPr="0072436A" w:rsidSect="00811A01">
      <w:headerReference w:type="first" r:id="rId32"/>
      <w:footerReference w:type="first" r:id="rId33"/>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A7B135" w14:textId="77777777" w:rsidR="007D5E6F" w:rsidRDefault="007D5E6F" w:rsidP="008576B9">
      <w:r>
        <w:separator/>
      </w:r>
    </w:p>
  </w:endnote>
  <w:endnote w:type="continuationSeparator" w:id="0">
    <w:p w14:paraId="025B1A4E" w14:textId="77777777" w:rsidR="007D5E6F" w:rsidRDefault="007D5E6F" w:rsidP="00857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039269"/>
      <w:docPartObj>
        <w:docPartGallery w:val="Page Numbers (Bottom of Page)"/>
        <w:docPartUnique/>
      </w:docPartObj>
    </w:sdtPr>
    <w:sdtEndPr>
      <w:rPr>
        <w:noProof/>
      </w:rPr>
    </w:sdtEndPr>
    <w:sdtContent>
      <w:p w14:paraId="2A351412" w14:textId="7C3F3ED3" w:rsidR="00882A1A" w:rsidRDefault="00882A1A">
        <w:pPr>
          <w:pStyle w:val="Footer"/>
        </w:pPr>
        <w:r>
          <w:fldChar w:fldCharType="begin"/>
        </w:r>
        <w:r>
          <w:instrText xml:space="preserve"> PAGE   \* MERGEFORMAT </w:instrText>
        </w:r>
        <w:r>
          <w:fldChar w:fldCharType="separate"/>
        </w:r>
        <w:r>
          <w:rPr>
            <w:noProof/>
          </w:rPr>
          <w:t>2</w:t>
        </w:r>
        <w:r>
          <w:rPr>
            <w:noProof/>
          </w:rPr>
          <w:fldChar w:fldCharType="end"/>
        </w:r>
      </w:p>
    </w:sdtContent>
  </w:sdt>
  <w:p w14:paraId="4D34AA0B" w14:textId="77777777" w:rsidR="00882A1A" w:rsidRDefault="00882A1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4313889"/>
      <w:docPartObj>
        <w:docPartGallery w:val="Page Numbers (Bottom of Page)"/>
        <w:docPartUnique/>
      </w:docPartObj>
    </w:sdtPr>
    <w:sdtEndPr>
      <w:rPr>
        <w:noProof/>
      </w:rPr>
    </w:sdtEndPr>
    <w:sdtContent>
      <w:p w14:paraId="19C970BA" w14:textId="135704FA" w:rsidR="00882A1A" w:rsidRDefault="00882A1A">
        <w:pPr>
          <w:pStyle w:val="Footer"/>
        </w:pPr>
        <w:r>
          <w:fldChar w:fldCharType="begin"/>
        </w:r>
        <w:r>
          <w:instrText xml:space="preserve"> PAGE   \* MERGEFORMAT </w:instrText>
        </w:r>
        <w:r>
          <w:fldChar w:fldCharType="separate"/>
        </w:r>
        <w:r w:rsidR="00201139">
          <w:rPr>
            <w:noProof/>
          </w:rPr>
          <w:t>36</w:t>
        </w:r>
        <w:r>
          <w:rPr>
            <w:noProof/>
          </w:rPr>
          <w:fldChar w:fldCharType="end"/>
        </w:r>
      </w:p>
    </w:sdtContent>
  </w:sdt>
  <w:p w14:paraId="5FF63FD3" w14:textId="77777777" w:rsidR="00882A1A" w:rsidRDefault="00882A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8937196"/>
      <w:docPartObj>
        <w:docPartGallery w:val="Page Numbers (Bottom of Page)"/>
        <w:docPartUnique/>
      </w:docPartObj>
    </w:sdtPr>
    <w:sdtEndPr>
      <w:rPr>
        <w:noProof/>
      </w:rPr>
    </w:sdtEndPr>
    <w:sdtContent>
      <w:p w14:paraId="597C0336" w14:textId="1A2C6CA7" w:rsidR="00882A1A" w:rsidRDefault="00882A1A">
        <w:pPr>
          <w:pStyle w:val="Footer"/>
        </w:pPr>
        <w:r>
          <w:fldChar w:fldCharType="begin"/>
        </w:r>
        <w:r>
          <w:instrText xml:space="preserve"> PAGE   \* MERGEFORMAT </w:instrText>
        </w:r>
        <w:r>
          <w:fldChar w:fldCharType="separate"/>
        </w:r>
        <w:r>
          <w:rPr>
            <w:noProof/>
          </w:rPr>
          <w:t>2</w:t>
        </w:r>
        <w:r>
          <w:rPr>
            <w:noProof/>
          </w:rPr>
          <w:fldChar w:fldCharType="end"/>
        </w:r>
      </w:p>
    </w:sdtContent>
  </w:sdt>
  <w:p w14:paraId="454EACC7" w14:textId="77777777" w:rsidR="00882A1A" w:rsidRDefault="00882A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1772378"/>
      <w:docPartObj>
        <w:docPartGallery w:val="Page Numbers (Bottom of Page)"/>
        <w:docPartUnique/>
      </w:docPartObj>
    </w:sdtPr>
    <w:sdtEndPr>
      <w:rPr>
        <w:noProof/>
      </w:rPr>
    </w:sdtEndPr>
    <w:sdtContent>
      <w:p w14:paraId="0FEDF740" w14:textId="1D5F4C6B" w:rsidR="00882A1A" w:rsidRDefault="00882A1A">
        <w:pPr>
          <w:pStyle w:val="Footer"/>
        </w:pPr>
        <w:r>
          <w:fldChar w:fldCharType="begin"/>
        </w:r>
        <w:r>
          <w:instrText xml:space="preserve"> PAGE   \* MERGEFORMAT </w:instrText>
        </w:r>
        <w:r>
          <w:fldChar w:fldCharType="separate"/>
        </w:r>
        <w:r w:rsidR="00201139">
          <w:rPr>
            <w:noProof/>
          </w:rPr>
          <w:t>vii</w:t>
        </w:r>
        <w:r>
          <w:rPr>
            <w:noProof/>
          </w:rPr>
          <w:fldChar w:fldCharType="end"/>
        </w:r>
      </w:p>
    </w:sdtContent>
  </w:sdt>
  <w:p w14:paraId="25274EBD" w14:textId="77777777" w:rsidR="00882A1A" w:rsidRDefault="00882A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7F26E" w14:textId="3C0386DB" w:rsidR="00882A1A" w:rsidRDefault="00882A1A">
    <w:pPr>
      <w:pStyle w:val="Footer"/>
    </w:pPr>
  </w:p>
  <w:p w14:paraId="030263E2" w14:textId="77777777" w:rsidR="00882A1A" w:rsidRDefault="00882A1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4192513"/>
      <w:docPartObj>
        <w:docPartGallery w:val="Page Numbers (Bottom of Page)"/>
        <w:docPartUnique/>
      </w:docPartObj>
    </w:sdtPr>
    <w:sdtEndPr>
      <w:rPr>
        <w:noProof/>
      </w:rPr>
    </w:sdtEndPr>
    <w:sdtContent>
      <w:p w14:paraId="79FAD8DB" w14:textId="4AAC1A44" w:rsidR="00882A1A" w:rsidRDefault="00882A1A">
        <w:pPr>
          <w:pStyle w:val="Footer"/>
        </w:pPr>
        <w:r>
          <w:fldChar w:fldCharType="begin"/>
        </w:r>
        <w:r>
          <w:instrText xml:space="preserve"> PAGE   \* MERGEFORMAT </w:instrText>
        </w:r>
        <w:r>
          <w:fldChar w:fldCharType="separate"/>
        </w:r>
        <w:r w:rsidR="00201139">
          <w:rPr>
            <w:noProof/>
          </w:rPr>
          <w:t>11</w:t>
        </w:r>
        <w:r>
          <w:rPr>
            <w:noProof/>
          </w:rPr>
          <w:fldChar w:fldCharType="end"/>
        </w:r>
      </w:p>
    </w:sdtContent>
  </w:sdt>
  <w:p w14:paraId="275E384E" w14:textId="77777777" w:rsidR="00882A1A" w:rsidRDefault="00882A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8C8F5F" w14:textId="21984699" w:rsidR="00882A1A" w:rsidRDefault="00882A1A">
    <w:pPr>
      <w:pStyle w:val="Footer"/>
    </w:pPr>
  </w:p>
  <w:p w14:paraId="366EE13E" w14:textId="77777777" w:rsidR="00882A1A" w:rsidRDefault="00882A1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4D480" w14:textId="77777777" w:rsidR="00882A1A" w:rsidRDefault="00882A1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DF2BCF" w14:textId="50311ABE" w:rsidR="00882A1A" w:rsidRDefault="00882A1A" w:rsidP="00811A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E868C" w14:textId="3895FA99" w:rsidR="00882A1A" w:rsidRDefault="00882A1A">
    <w:pPr>
      <w:pStyle w:val="Footer"/>
    </w:pPr>
  </w:p>
  <w:p w14:paraId="29B335D6" w14:textId="77777777" w:rsidR="00882A1A" w:rsidRDefault="00882A1A" w:rsidP="00811A01">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F4D35" w14:textId="77777777" w:rsidR="007D5E6F" w:rsidRDefault="007D5E6F" w:rsidP="008576B9">
      <w:r>
        <w:separator/>
      </w:r>
    </w:p>
  </w:footnote>
  <w:footnote w:type="continuationSeparator" w:id="0">
    <w:p w14:paraId="6831867B" w14:textId="77777777" w:rsidR="007D5E6F" w:rsidRDefault="007D5E6F" w:rsidP="008576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9DC05" w14:textId="77777777" w:rsidR="00882A1A" w:rsidRDefault="00882A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4443896"/>
      <w:docPartObj>
        <w:docPartGallery w:val="Page Numbers (Top of Page)"/>
        <w:docPartUnique/>
      </w:docPartObj>
    </w:sdtPr>
    <w:sdtEndPr>
      <w:rPr>
        <w:noProof/>
      </w:rPr>
    </w:sdtEndPr>
    <w:sdtContent>
      <w:p w14:paraId="7C8A7691" w14:textId="5DAB28DA" w:rsidR="00882A1A" w:rsidRDefault="00882A1A">
        <w:pPr>
          <w:pStyle w:val="Header"/>
          <w:jc w:val="right"/>
        </w:pPr>
        <w:r>
          <w:fldChar w:fldCharType="begin"/>
        </w:r>
        <w:r>
          <w:instrText xml:space="preserve"> PAGE   \* MERGEFORMAT </w:instrText>
        </w:r>
        <w:r>
          <w:fldChar w:fldCharType="separate"/>
        </w:r>
        <w:r w:rsidR="00201139">
          <w:rPr>
            <w:noProof/>
          </w:rPr>
          <w:t>10</w:t>
        </w:r>
        <w:r>
          <w:rPr>
            <w:noProof/>
          </w:rPr>
          <w:fldChar w:fldCharType="end"/>
        </w:r>
      </w:p>
    </w:sdtContent>
  </w:sdt>
  <w:p w14:paraId="50EEAAAF" w14:textId="77777777" w:rsidR="00882A1A" w:rsidRDefault="00882A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A3C11" w14:textId="77777777" w:rsidR="00882A1A" w:rsidRDefault="00882A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5211525"/>
      <w:docPartObj>
        <w:docPartGallery w:val="Page Numbers (Top of Page)"/>
        <w:docPartUnique/>
      </w:docPartObj>
    </w:sdtPr>
    <w:sdtEndPr>
      <w:rPr>
        <w:noProof/>
      </w:rPr>
    </w:sdtEndPr>
    <w:sdtContent>
      <w:p w14:paraId="69D929A8" w14:textId="5CD72541" w:rsidR="00882A1A" w:rsidRDefault="00882A1A">
        <w:pPr>
          <w:pStyle w:val="Header"/>
          <w:jc w:val="right"/>
        </w:pPr>
        <w:r>
          <w:fldChar w:fldCharType="begin"/>
        </w:r>
        <w:r>
          <w:instrText xml:space="preserve"> PAGE   \* MERGEFORMAT </w:instrText>
        </w:r>
        <w:r>
          <w:fldChar w:fldCharType="separate"/>
        </w:r>
        <w:r w:rsidR="00201139">
          <w:rPr>
            <w:noProof/>
          </w:rPr>
          <w:t>13</w:t>
        </w:r>
        <w:r>
          <w:rPr>
            <w:noProof/>
          </w:rPr>
          <w:fldChar w:fldCharType="end"/>
        </w:r>
      </w:p>
    </w:sdtContent>
  </w:sdt>
  <w:p w14:paraId="127B2BF5" w14:textId="77777777" w:rsidR="00882A1A" w:rsidRDefault="00882A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983823"/>
      <w:docPartObj>
        <w:docPartGallery w:val="Page Numbers (Top of Page)"/>
        <w:docPartUnique/>
      </w:docPartObj>
    </w:sdtPr>
    <w:sdtEndPr>
      <w:rPr>
        <w:noProof/>
      </w:rPr>
    </w:sdtEndPr>
    <w:sdtContent>
      <w:p w14:paraId="09A0D657" w14:textId="0C9549C6" w:rsidR="00882A1A" w:rsidRDefault="00882A1A">
        <w:pPr>
          <w:pStyle w:val="Header"/>
          <w:jc w:val="right"/>
        </w:pPr>
        <w:r>
          <w:fldChar w:fldCharType="begin"/>
        </w:r>
        <w:r>
          <w:instrText xml:space="preserve"> PAGE   \* MERGEFORMAT </w:instrText>
        </w:r>
        <w:r>
          <w:fldChar w:fldCharType="separate"/>
        </w:r>
        <w:r w:rsidR="00201139">
          <w:rPr>
            <w:noProof/>
          </w:rPr>
          <w:t>22</w:t>
        </w:r>
        <w:r>
          <w:rPr>
            <w:noProof/>
          </w:rPr>
          <w:fldChar w:fldCharType="end"/>
        </w:r>
      </w:p>
    </w:sdtContent>
  </w:sdt>
  <w:p w14:paraId="2B15CE0D" w14:textId="77777777" w:rsidR="00882A1A" w:rsidRDefault="00882A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987543"/>
      <w:docPartObj>
        <w:docPartGallery w:val="Page Numbers (Top of Page)"/>
        <w:docPartUnique/>
      </w:docPartObj>
    </w:sdtPr>
    <w:sdtEndPr>
      <w:rPr>
        <w:noProof/>
      </w:rPr>
    </w:sdtEndPr>
    <w:sdtContent>
      <w:p w14:paraId="75FFEACF" w14:textId="35B7F392" w:rsidR="00882A1A" w:rsidRDefault="00882A1A">
        <w:pPr>
          <w:pStyle w:val="Header"/>
          <w:jc w:val="right"/>
        </w:pPr>
        <w:r>
          <w:fldChar w:fldCharType="begin"/>
        </w:r>
        <w:r>
          <w:instrText xml:space="preserve"> PAGE   \* MERGEFORMAT </w:instrText>
        </w:r>
        <w:r>
          <w:fldChar w:fldCharType="separate"/>
        </w:r>
        <w:r w:rsidR="00201139">
          <w:rPr>
            <w:noProof/>
          </w:rPr>
          <w:t>32</w:t>
        </w:r>
        <w:r>
          <w:rPr>
            <w:noProof/>
          </w:rPr>
          <w:fldChar w:fldCharType="end"/>
        </w:r>
      </w:p>
    </w:sdtContent>
  </w:sdt>
  <w:p w14:paraId="620754E2" w14:textId="77777777" w:rsidR="00882A1A" w:rsidRDefault="00882A1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7803076"/>
      <w:docPartObj>
        <w:docPartGallery w:val="Page Numbers (Top of Page)"/>
        <w:docPartUnique/>
      </w:docPartObj>
    </w:sdtPr>
    <w:sdtEndPr>
      <w:rPr>
        <w:noProof/>
      </w:rPr>
    </w:sdtEndPr>
    <w:sdtContent>
      <w:p w14:paraId="6CBB93F3" w14:textId="3F500E33" w:rsidR="00882A1A" w:rsidRDefault="00882A1A">
        <w:pPr>
          <w:pStyle w:val="Header"/>
          <w:jc w:val="right"/>
        </w:pPr>
        <w:r>
          <w:fldChar w:fldCharType="begin"/>
        </w:r>
        <w:r>
          <w:instrText xml:space="preserve"> PAGE   \* MERGEFORMAT </w:instrText>
        </w:r>
        <w:r>
          <w:fldChar w:fldCharType="separate"/>
        </w:r>
        <w:r w:rsidR="00201139">
          <w:rPr>
            <w:noProof/>
          </w:rPr>
          <w:t>34</w:t>
        </w:r>
        <w:r>
          <w:rPr>
            <w:noProof/>
          </w:rPr>
          <w:fldChar w:fldCharType="end"/>
        </w:r>
      </w:p>
    </w:sdtContent>
  </w:sdt>
  <w:p w14:paraId="63032C1D" w14:textId="77777777" w:rsidR="00882A1A" w:rsidRDefault="00882A1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8F333" w14:textId="77777777" w:rsidR="00882A1A" w:rsidRDefault="00882A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631B3"/>
    <w:multiLevelType w:val="multilevel"/>
    <w:tmpl w:val="A41430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75C47CB"/>
    <w:multiLevelType w:val="hybridMultilevel"/>
    <w:tmpl w:val="F80689B4"/>
    <w:lvl w:ilvl="0" w:tplc="659CAE9A">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20535A30"/>
    <w:multiLevelType w:val="hybridMultilevel"/>
    <w:tmpl w:val="62E8CE1E"/>
    <w:lvl w:ilvl="0" w:tplc="911411C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7225B2B"/>
    <w:multiLevelType w:val="multilevel"/>
    <w:tmpl w:val="91BC86F4"/>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A8419CC"/>
    <w:multiLevelType w:val="multilevel"/>
    <w:tmpl w:val="8C168D22"/>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38508E5"/>
    <w:multiLevelType w:val="hybridMultilevel"/>
    <w:tmpl w:val="00F6410C"/>
    <w:lvl w:ilvl="0" w:tplc="B4081A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9E47B1"/>
    <w:multiLevelType w:val="multilevel"/>
    <w:tmpl w:val="ACE691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746249"/>
    <w:multiLevelType w:val="multilevel"/>
    <w:tmpl w:val="0CDC9E68"/>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F12554C"/>
    <w:multiLevelType w:val="multilevel"/>
    <w:tmpl w:val="1310C31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F77585D"/>
    <w:multiLevelType w:val="multilevel"/>
    <w:tmpl w:val="82C2F19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0"/>
  </w:num>
  <w:num w:numId="3">
    <w:abstractNumId w:val="9"/>
  </w:num>
  <w:num w:numId="4">
    <w:abstractNumId w:val="8"/>
  </w:num>
  <w:num w:numId="5">
    <w:abstractNumId w:val="5"/>
  </w:num>
  <w:num w:numId="6">
    <w:abstractNumId w:val="4"/>
  </w:num>
  <w:num w:numId="7">
    <w:abstractNumId w:val="3"/>
  </w:num>
  <w:num w:numId="8">
    <w:abstractNumId w:val="7"/>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1288"/>
    <w:rsid w:val="000348BD"/>
    <w:rsid w:val="000411E1"/>
    <w:rsid w:val="00050862"/>
    <w:rsid w:val="00050AD0"/>
    <w:rsid w:val="00062A55"/>
    <w:rsid w:val="000D1B60"/>
    <w:rsid w:val="000E5115"/>
    <w:rsid w:val="001028CF"/>
    <w:rsid w:val="00137C4D"/>
    <w:rsid w:val="00140C5A"/>
    <w:rsid w:val="00150E39"/>
    <w:rsid w:val="0016529D"/>
    <w:rsid w:val="001F2234"/>
    <w:rsid w:val="00201139"/>
    <w:rsid w:val="00252940"/>
    <w:rsid w:val="00270FB0"/>
    <w:rsid w:val="00286185"/>
    <w:rsid w:val="002949F4"/>
    <w:rsid w:val="0029642E"/>
    <w:rsid w:val="002B5812"/>
    <w:rsid w:val="002C30CB"/>
    <w:rsid w:val="002D5587"/>
    <w:rsid w:val="002D6DAA"/>
    <w:rsid w:val="0030008D"/>
    <w:rsid w:val="00326158"/>
    <w:rsid w:val="00353E2E"/>
    <w:rsid w:val="003D7AF8"/>
    <w:rsid w:val="00404118"/>
    <w:rsid w:val="00421FFF"/>
    <w:rsid w:val="00423721"/>
    <w:rsid w:val="004A367F"/>
    <w:rsid w:val="004E6619"/>
    <w:rsid w:val="004F118A"/>
    <w:rsid w:val="005058FD"/>
    <w:rsid w:val="00556AD9"/>
    <w:rsid w:val="005A200C"/>
    <w:rsid w:val="00600451"/>
    <w:rsid w:val="00602311"/>
    <w:rsid w:val="0063777B"/>
    <w:rsid w:val="00644648"/>
    <w:rsid w:val="00711BCA"/>
    <w:rsid w:val="0072436A"/>
    <w:rsid w:val="0076108D"/>
    <w:rsid w:val="00775708"/>
    <w:rsid w:val="00794F97"/>
    <w:rsid w:val="00797CA2"/>
    <w:rsid w:val="007A4362"/>
    <w:rsid w:val="007B1BCE"/>
    <w:rsid w:val="007D5E6F"/>
    <w:rsid w:val="00811A01"/>
    <w:rsid w:val="008129D6"/>
    <w:rsid w:val="00821623"/>
    <w:rsid w:val="00830CDA"/>
    <w:rsid w:val="008344E8"/>
    <w:rsid w:val="00837B7B"/>
    <w:rsid w:val="0085364C"/>
    <w:rsid w:val="008576B9"/>
    <w:rsid w:val="00871E7A"/>
    <w:rsid w:val="00882A1A"/>
    <w:rsid w:val="0089695B"/>
    <w:rsid w:val="008A09A1"/>
    <w:rsid w:val="008F61F6"/>
    <w:rsid w:val="009143F5"/>
    <w:rsid w:val="00917409"/>
    <w:rsid w:val="00945790"/>
    <w:rsid w:val="0098425F"/>
    <w:rsid w:val="00993088"/>
    <w:rsid w:val="009A4BD4"/>
    <w:rsid w:val="009B3ED5"/>
    <w:rsid w:val="009B759E"/>
    <w:rsid w:val="009E1450"/>
    <w:rsid w:val="00A83AF3"/>
    <w:rsid w:val="00A95B4A"/>
    <w:rsid w:val="00AF0733"/>
    <w:rsid w:val="00B009C5"/>
    <w:rsid w:val="00B56C94"/>
    <w:rsid w:val="00B63080"/>
    <w:rsid w:val="00B74649"/>
    <w:rsid w:val="00B763BE"/>
    <w:rsid w:val="00BB09B4"/>
    <w:rsid w:val="00C03F56"/>
    <w:rsid w:val="00C2280F"/>
    <w:rsid w:val="00C475C4"/>
    <w:rsid w:val="00C926FA"/>
    <w:rsid w:val="00C94268"/>
    <w:rsid w:val="00D02232"/>
    <w:rsid w:val="00D24D05"/>
    <w:rsid w:val="00D4204A"/>
    <w:rsid w:val="00D47298"/>
    <w:rsid w:val="00D82B15"/>
    <w:rsid w:val="00D9693A"/>
    <w:rsid w:val="00DA613D"/>
    <w:rsid w:val="00DA731E"/>
    <w:rsid w:val="00DF02BA"/>
    <w:rsid w:val="00E2359F"/>
    <w:rsid w:val="00E36ADA"/>
    <w:rsid w:val="00E6578C"/>
    <w:rsid w:val="00ED1BC2"/>
    <w:rsid w:val="00ED3C55"/>
    <w:rsid w:val="00EE616E"/>
    <w:rsid w:val="00EF53C8"/>
    <w:rsid w:val="00F20411"/>
    <w:rsid w:val="00F41288"/>
    <w:rsid w:val="00F445B9"/>
    <w:rsid w:val="00F57E91"/>
    <w:rsid w:val="00F90CA9"/>
    <w:rsid w:val="00F97B24"/>
    <w:rsid w:val="00FE2F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66DDD"/>
  <w15:chartTrackingRefBased/>
  <w15:docId w15:val="{24A96B7F-A1D7-4532-81D4-3B6EACB31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xtabel"/>
    <w:rsid w:val="009143F5"/>
    <w:pPr>
      <w:spacing w:after="0" w:line="240" w:lineRule="auto"/>
      <w:jc w:val="center"/>
    </w:pPr>
    <w:rPr>
      <w:rFonts w:ascii="Times New Roman" w:hAnsi="Times New Roman"/>
      <w:sz w:val="24"/>
    </w:rPr>
  </w:style>
  <w:style w:type="paragraph" w:styleId="Heading1">
    <w:name w:val="heading 1"/>
    <w:basedOn w:val="Normal"/>
    <w:next w:val="Normal"/>
    <w:link w:val="Heading1Char"/>
    <w:uiPriority w:val="9"/>
    <w:qFormat/>
    <w:rsid w:val="00C47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475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475C4"/>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
    <w:name w:val="A1"/>
    <w:link w:val="A1Char"/>
    <w:qFormat/>
    <w:rsid w:val="00837B7B"/>
    <w:pPr>
      <w:spacing w:after="0" w:line="360" w:lineRule="auto"/>
      <w:jc w:val="center"/>
    </w:pPr>
    <w:rPr>
      <w:rFonts w:ascii="Times New Roman" w:hAnsi="Times New Roman" w:cs="Times New Roman"/>
      <w:b/>
      <w:sz w:val="32"/>
      <w:szCs w:val="24"/>
    </w:rPr>
  </w:style>
  <w:style w:type="paragraph" w:customStyle="1" w:styleId="A2">
    <w:name w:val="A2"/>
    <w:link w:val="A2Char"/>
    <w:qFormat/>
    <w:rsid w:val="00837B7B"/>
    <w:rPr>
      <w:rFonts w:ascii="Times New Roman" w:hAnsi="Times New Roman" w:cs="Times New Roman"/>
      <w:b/>
      <w:sz w:val="28"/>
      <w:szCs w:val="24"/>
    </w:rPr>
  </w:style>
  <w:style w:type="character" w:customStyle="1" w:styleId="A1Char">
    <w:name w:val="A1 Char"/>
    <w:basedOn w:val="DefaultParagraphFont"/>
    <w:link w:val="A1"/>
    <w:rsid w:val="00837B7B"/>
    <w:rPr>
      <w:rFonts w:ascii="Times New Roman" w:hAnsi="Times New Roman" w:cs="Times New Roman"/>
      <w:b/>
      <w:sz w:val="32"/>
      <w:szCs w:val="24"/>
    </w:rPr>
  </w:style>
  <w:style w:type="paragraph" w:customStyle="1" w:styleId="A3">
    <w:name w:val="A3"/>
    <w:link w:val="A3Char"/>
    <w:qFormat/>
    <w:rsid w:val="00837B7B"/>
    <w:rPr>
      <w:rFonts w:ascii="Times New Roman" w:hAnsi="Times New Roman" w:cs="Times New Roman"/>
      <w:b/>
      <w:sz w:val="24"/>
      <w:szCs w:val="24"/>
    </w:rPr>
  </w:style>
  <w:style w:type="character" w:customStyle="1" w:styleId="A2Char">
    <w:name w:val="A2 Char"/>
    <w:basedOn w:val="A1Char"/>
    <w:link w:val="A2"/>
    <w:rsid w:val="00837B7B"/>
    <w:rPr>
      <w:rFonts w:ascii="Times New Roman" w:hAnsi="Times New Roman" w:cs="Times New Roman"/>
      <w:b/>
      <w:sz w:val="28"/>
      <w:szCs w:val="24"/>
    </w:rPr>
  </w:style>
  <w:style w:type="paragraph" w:customStyle="1" w:styleId="TEXT">
    <w:name w:val="TEXT"/>
    <w:link w:val="TEXTChar"/>
    <w:qFormat/>
    <w:rsid w:val="00DF02BA"/>
    <w:pPr>
      <w:spacing w:after="0" w:line="360" w:lineRule="auto"/>
      <w:jc w:val="both"/>
    </w:pPr>
    <w:rPr>
      <w:rFonts w:ascii="Times New Roman" w:hAnsi="Times New Roman" w:cs="Times New Roman"/>
      <w:sz w:val="24"/>
      <w:szCs w:val="24"/>
    </w:rPr>
  </w:style>
  <w:style w:type="character" w:customStyle="1" w:styleId="A3Char">
    <w:name w:val="A3 Char"/>
    <w:basedOn w:val="A2Char"/>
    <w:link w:val="A3"/>
    <w:rsid w:val="00837B7B"/>
    <w:rPr>
      <w:rFonts w:ascii="Times New Roman" w:hAnsi="Times New Roman" w:cs="Times New Roman"/>
      <w:b/>
      <w:sz w:val="24"/>
      <w:szCs w:val="24"/>
    </w:rPr>
  </w:style>
  <w:style w:type="paragraph" w:styleId="ListParagraph">
    <w:name w:val="List Paragraph"/>
    <w:basedOn w:val="Normal"/>
    <w:uiPriority w:val="34"/>
    <w:qFormat/>
    <w:rsid w:val="00837B7B"/>
    <w:pPr>
      <w:ind w:left="720"/>
      <w:contextualSpacing/>
    </w:pPr>
  </w:style>
  <w:style w:type="character" w:customStyle="1" w:styleId="TEXTChar">
    <w:name w:val="TEXT Char"/>
    <w:basedOn w:val="A3Char"/>
    <w:link w:val="TEXT"/>
    <w:rsid w:val="00DF02BA"/>
    <w:rPr>
      <w:rFonts w:ascii="Times New Roman" w:hAnsi="Times New Roman" w:cs="Times New Roman"/>
      <w:b w:val="0"/>
      <w:sz w:val="24"/>
      <w:szCs w:val="24"/>
    </w:rPr>
  </w:style>
  <w:style w:type="paragraph" w:styleId="Header">
    <w:name w:val="header"/>
    <w:basedOn w:val="Normal"/>
    <w:link w:val="HeaderChar"/>
    <w:uiPriority w:val="99"/>
    <w:unhideWhenUsed/>
    <w:rsid w:val="008576B9"/>
    <w:pPr>
      <w:tabs>
        <w:tab w:val="center" w:pos="4513"/>
        <w:tab w:val="right" w:pos="9026"/>
      </w:tabs>
    </w:pPr>
  </w:style>
  <w:style w:type="character" w:customStyle="1" w:styleId="HeaderChar">
    <w:name w:val="Header Char"/>
    <w:basedOn w:val="DefaultParagraphFont"/>
    <w:link w:val="Header"/>
    <w:uiPriority w:val="99"/>
    <w:rsid w:val="008576B9"/>
  </w:style>
  <w:style w:type="paragraph" w:styleId="Footer">
    <w:name w:val="footer"/>
    <w:basedOn w:val="Normal"/>
    <w:link w:val="FooterChar"/>
    <w:uiPriority w:val="99"/>
    <w:unhideWhenUsed/>
    <w:rsid w:val="008576B9"/>
    <w:pPr>
      <w:tabs>
        <w:tab w:val="center" w:pos="4513"/>
        <w:tab w:val="right" w:pos="9026"/>
      </w:tabs>
    </w:pPr>
  </w:style>
  <w:style w:type="character" w:customStyle="1" w:styleId="FooterChar">
    <w:name w:val="Footer Char"/>
    <w:basedOn w:val="DefaultParagraphFont"/>
    <w:link w:val="Footer"/>
    <w:uiPriority w:val="99"/>
    <w:rsid w:val="008576B9"/>
  </w:style>
  <w:style w:type="paragraph" w:styleId="FootnoteText">
    <w:name w:val="footnote text"/>
    <w:basedOn w:val="Normal"/>
    <w:link w:val="FootnoteTextChar"/>
    <w:uiPriority w:val="99"/>
    <w:semiHidden/>
    <w:unhideWhenUsed/>
    <w:rsid w:val="00C2280F"/>
    <w:rPr>
      <w:sz w:val="20"/>
      <w:szCs w:val="20"/>
    </w:rPr>
  </w:style>
  <w:style w:type="character" w:customStyle="1" w:styleId="FootnoteTextChar">
    <w:name w:val="Footnote Text Char"/>
    <w:basedOn w:val="DefaultParagraphFont"/>
    <w:link w:val="FootnoteText"/>
    <w:uiPriority w:val="99"/>
    <w:semiHidden/>
    <w:rsid w:val="00C2280F"/>
    <w:rPr>
      <w:sz w:val="20"/>
      <w:szCs w:val="20"/>
    </w:rPr>
  </w:style>
  <w:style w:type="character" w:styleId="FootnoteReference">
    <w:name w:val="footnote reference"/>
    <w:basedOn w:val="DefaultParagraphFont"/>
    <w:uiPriority w:val="99"/>
    <w:semiHidden/>
    <w:unhideWhenUsed/>
    <w:rsid w:val="00C2280F"/>
    <w:rPr>
      <w:vertAlign w:val="superscript"/>
    </w:rPr>
  </w:style>
  <w:style w:type="paragraph" w:styleId="EndnoteText">
    <w:name w:val="endnote text"/>
    <w:basedOn w:val="Normal"/>
    <w:link w:val="EndnoteTextChar"/>
    <w:uiPriority w:val="99"/>
    <w:semiHidden/>
    <w:unhideWhenUsed/>
    <w:rsid w:val="00326158"/>
    <w:rPr>
      <w:sz w:val="20"/>
      <w:szCs w:val="20"/>
    </w:rPr>
  </w:style>
  <w:style w:type="character" w:customStyle="1" w:styleId="EndnoteTextChar">
    <w:name w:val="Endnote Text Char"/>
    <w:basedOn w:val="DefaultParagraphFont"/>
    <w:link w:val="EndnoteText"/>
    <w:uiPriority w:val="99"/>
    <w:semiHidden/>
    <w:rsid w:val="00326158"/>
    <w:rPr>
      <w:sz w:val="20"/>
      <w:szCs w:val="20"/>
    </w:rPr>
  </w:style>
  <w:style w:type="character" w:styleId="EndnoteReference">
    <w:name w:val="endnote reference"/>
    <w:basedOn w:val="DefaultParagraphFont"/>
    <w:uiPriority w:val="99"/>
    <w:semiHidden/>
    <w:unhideWhenUsed/>
    <w:rsid w:val="00326158"/>
    <w:rPr>
      <w:vertAlign w:val="superscript"/>
    </w:rPr>
  </w:style>
  <w:style w:type="paragraph" w:styleId="Bibliography">
    <w:name w:val="Bibliography"/>
    <w:basedOn w:val="Normal"/>
    <w:next w:val="Normal"/>
    <w:uiPriority w:val="37"/>
    <w:unhideWhenUsed/>
    <w:rsid w:val="00EF53C8"/>
    <w:pPr>
      <w:spacing w:line="480" w:lineRule="auto"/>
      <w:ind w:left="720" w:hanging="720"/>
    </w:pPr>
  </w:style>
  <w:style w:type="paragraph" w:customStyle="1" w:styleId="judul">
    <w:name w:val="judul"/>
    <w:link w:val="judulChar"/>
    <w:qFormat/>
    <w:rsid w:val="00B009C5"/>
    <w:pPr>
      <w:spacing w:after="0" w:line="360" w:lineRule="auto"/>
      <w:jc w:val="center"/>
    </w:pPr>
    <w:rPr>
      <w:rFonts w:ascii="Times New Roman" w:hAnsi="Times New Roman" w:cs="Times New Roman"/>
      <w:b/>
      <w:sz w:val="28"/>
      <w:szCs w:val="24"/>
    </w:rPr>
  </w:style>
  <w:style w:type="table" w:styleId="TableGrid">
    <w:name w:val="Table Grid"/>
    <w:basedOn w:val="TableNormal"/>
    <w:uiPriority w:val="39"/>
    <w:rsid w:val="00C03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Char">
    <w:name w:val="judul Char"/>
    <w:basedOn w:val="TEXTChar"/>
    <w:link w:val="judul"/>
    <w:rsid w:val="00B009C5"/>
    <w:rPr>
      <w:rFonts w:ascii="Times New Roman" w:hAnsi="Times New Roman" w:cs="Times New Roman"/>
      <w:b/>
      <w:sz w:val="28"/>
      <w:szCs w:val="24"/>
    </w:rPr>
  </w:style>
  <w:style w:type="paragraph" w:customStyle="1" w:styleId="ztabel">
    <w:name w:val="ztabel"/>
    <w:basedOn w:val="TEXT"/>
    <w:link w:val="ztabelChar"/>
    <w:qFormat/>
    <w:rsid w:val="009143F5"/>
    <w:pPr>
      <w:spacing w:line="240" w:lineRule="auto"/>
      <w:jc w:val="center"/>
    </w:pPr>
  </w:style>
  <w:style w:type="paragraph" w:customStyle="1" w:styleId="zgambar">
    <w:name w:val="zgambar"/>
    <w:basedOn w:val="ztabel"/>
    <w:link w:val="zgambarChar"/>
    <w:qFormat/>
    <w:rsid w:val="009143F5"/>
  </w:style>
  <w:style w:type="character" w:customStyle="1" w:styleId="ztabelChar">
    <w:name w:val="ztabel Char"/>
    <w:basedOn w:val="TEXTChar"/>
    <w:link w:val="ztabel"/>
    <w:rsid w:val="009143F5"/>
    <w:rPr>
      <w:rFonts w:ascii="Times New Roman" w:hAnsi="Times New Roman" w:cs="Times New Roman"/>
      <w:b w:val="0"/>
      <w:sz w:val="24"/>
      <w:szCs w:val="24"/>
    </w:rPr>
  </w:style>
  <w:style w:type="paragraph" w:customStyle="1" w:styleId="zbagan">
    <w:name w:val="zbagan"/>
    <w:basedOn w:val="zgambar"/>
    <w:link w:val="zbaganChar"/>
    <w:qFormat/>
    <w:rsid w:val="009143F5"/>
  </w:style>
  <w:style w:type="character" w:customStyle="1" w:styleId="zgambarChar">
    <w:name w:val="zgambar Char"/>
    <w:basedOn w:val="ztabelChar"/>
    <w:link w:val="zgambar"/>
    <w:rsid w:val="009143F5"/>
    <w:rPr>
      <w:rFonts w:ascii="Times New Roman" w:hAnsi="Times New Roman" w:cs="Times New Roman"/>
      <w:b w:val="0"/>
      <w:sz w:val="24"/>
      <w:szCs w:val="24"/>
    </w:rPr>
  </w:style>
  <w:style w:type="paragraph" w:customStyle="1" w:styleId="zlampiran">
    <w:name w:val="zlampiran"/>
    <w:basedOn w:val="zbagan"/>
    <w:link w:val="zlampiranChar"/>
    <w:qFormat/>
    <w:rsid w:val="009143F5"/>
  </w:style>
  <w:style w:type="character" w:customStyle="1" w:styleId="zbaganChar">
    <w:name w:val="zbagan Char"/>
    <w:basedOn w:val="zgambarChar"/>
    <w:link w:val="zbagan"/>
    <w:rsid w:val="009143F5"/>
    <w:rPr>
      <w:rFonts w:ascii="Times New Roman" w:hAnsi="Times New Roman" w:cs="Times New Roman"/>
      <w:b w:val="0"/>
      <w:sz w:val="24"/>
      <w:szCs w:val="24"/>
    </w:rPr>
  </w:style>
  <w:style w:type="character" w:customStyle="1" w:styleId="zlampiranChar">
    <w:name w:val="zlampiran Char"/>
    <w:basedOn w:val="zbaganChar"/>
    <w:link w:val="zlampiran"/>
    <w:rsid w:val="009143F5"/>
    <w:rPr>
      <w:rFonts w:ascii="Times New Roman" w:hAnsi="Times New Roman" w:cs="Times New Roman"/>
      <w:b w:val="0"/>
      <w:sz w:val="24"/>
      <w:szCs w:val="24"/>
    </w:rPr>
  </w:style>
  <w:style w:type="character" w:customStyle="1" w:styleId="Heading1Char">
    <w:name w:val="Heading 1 Char"/>
    <w:basedOn w:val="DefaultParagraphFont"/>
    <w:link w:val="Heading1"/>
    <w:uiPriority w:val="9"/>
    <w:rsid w:val="00C47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475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475C4"/>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150E39"/>
    <w:pPr>
      <w:spacing w:before="120" w:after="120"/>
      <w:jc w:val="left"/>
    </w:pPr>
    <w:rPr>
      <w:rFonts w:asciiTheme="minorHAnsi" w:hAnsiTheme="minorHAnsi" w:cstheme="minorHAnsi"/>
      <w:b/>
      <w:bCs/>
      <w:caps/>
      <w:sz w:val="20"/>
      <w:szCs w:val="20"/>
    </w:rPr>
  </w:style>
  <w:style w:type="character" w:styleId="Hyperlink">
    <w:name w:val="Hyperlink"/>
    <w:basedOn w:val="DefaultParagraphFont"/>
    <w:uiPriority w:val="99"/>
    <w:unhideWhenUsed/>
    <w:rsid w:val="00C475C4"/>
    <w:rPr>
      <w:color w:val="0563C1" w:themeColor="hyperlink"/>
      <w:u w:val="single"/>
    </w:rPr>
  </w:style>
  <w:style w:type="paragraph" w:styleId="TOCHeading">
    <w:name w:val="TOC Heading"/>
    <w:basedOn w:val="Heading1"/>
    <w:next w:val="Normal"/>
    <w:uiPriority w:val="39"/>
    <w:unhideWhenUsed/>
    <w:qFormat/>
    <w:rsid w:val="00DF02BA"/>
    <w:pPr>
      <w:spacing w:line="259" w:lineRule="auto"/>
      <w:jc w:val="left"/>
      <w:outlineLvl w:val="9"/>
    </w:pPr>
    <w:rPr>
      <w:lang w:val="en-US"/>
    </w:rPr>
  </w:style>
  <w:style w:type="paragraph" w:styleId="TOC2">
    <w:name w:val="toc 2"/>
    <w:basedOn w:val="Normal"/>
    <w:next w:val="Normal"/>
    <w:autoRedefine/>
    <w:uiPriority w:val="39"/>
    <w:unhideWhenUsed/>
    <w:rsid w:val="00DF02BA"/>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F02BA"/>
    <w:pPr>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DF02B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DF02B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DF02B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F02B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F02BA"/>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F02BA"/>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18357-0519-4567-B98C-709AB63CA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36</Pages>
  <Words>11538</Words>
  <Characters>6577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nurahmad</dc:creator>
  <cp:keywords/>
  <dc:description/>
  <cp:lastModifiedBy>Iryshviella Einzbern</cp:lastModifiedBy>
  <cp:revision>23</cp:revision>
  <dcterms:created xsi:type="dcterms:W3CDTF">2023-02-22T13:33:00Z</dcterms:created>
  <dcterms:modified xsi:type="dcterms:W3CDTF">2023-04-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496AUP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